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C23593" w14:textId="2470AFE0" w:rsidR="003C1D6B" w:rsidRDefault="003C1D6B" w:rsidP="00165428">
      <w:pPr>
        <w:spacing w:line="276" w:lineRule="auto"/>
        <w:jc w:val="center"/>
        <w:rPr>
          <w:b/>
        </w:rPr>
      </w:pPr>
      <w:bookmarkStart w:id="0" w:name="_GoBack"/>
      <w:bookmarkEnd w:id="0"/>
      <w:r>
        <w:rPr>
          <w:b/>
        </w:rPr>
        <w:t>S</w:t>
      </w:r>
      <w:r w:rsidR="00165428">
        <w:rPr>
          <w:b/>
        </w:rPr>
        <w:t>upplementary tables and figures</w:t>
      </w:r>
    </w:p>
    <w:p w14:paraId="50FE7595" w14:textId="77777777" w:rsidR="001162DA" w:rsidRDefault="003C1D6B" w:rsidP="00B3256A">
      <w:pPr>
        <w:spacing w:line="276" w:lineRule="auto"/>
        <w:rPr>
          <w:b/>
        </w:rPr>
      </w:pPr>
      <w:r>
        <w:rPr>
          <w:b/>
        </w:rPr>
        <w:t xml:space="preserve">Supplementary Figure </w:t>
      </w:r>
      <w:proofErr w:type="spellStart"/>
      <w:r>
        <w:rPr>
          <w:b/>
        </w:rPr>
        <w:t>S1</w:t>
      </w:r>
      <w:proofErr w:type="spellEnd"/>
    </w:p>
    <w:p w14:paraId="5E8E25D6" w14:textId="099C6C96" w:rsidR="003C1D6B" w:rsidRDefault="003C1D6B" w:rsidP="00B3256A">
      <w:pPr>
        <w:spacing w:line="276" w:lineRule="auto"/>
        <w:rPr>
          <w:b/>
        </w:rPr>
      </w:pPr>
      <w:r>
        <w:rPr>
          <w:b/>
        </w:rPr>
        <w:t>Flowchart of the participants.</w:t>
      </w:r>
      <w:r>
        <w:rPr>
          <w:rFonts w:ascii="Arial" w:hAnsi="Arial" w:cs="Arial"/>
          <w:b/>
          <w:noProof/>
          <w:sz w:val="16"/>
          <w:szCs w:val="16"/>
        </w:rPr>
        <w:t xml:space="preserve"> </w:t>
      </w:r>
    </w:p>
    <w:p w14:paraId="0E4E6FFE" w14:textId="638E1D2D" w:rsidR="003C1D6B" w:rsidRDefault="003C1D6B" w:rsidP="00B3256A">
      <w:pPr>
        <w:spacing w:line="276" w:lineRule="auto"/>
        <w:jc w:val="center"/>
        <w:rPr>
          <w:rFonts w:ascii="Arial" w:hAnsi="Arial" w:cs="Arial"/>
          <w:b/>
          <w:sz w:val="16"/>
          <w:szCs w:val="16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36224" behindDoc="0" locked="0" layoutInCell="1" allowOverlap="1" wp14:anchorId="6A74D2C8" wp14:editId="3AD42BC2">
                <wp:simplePos x="0" y="0"/>
                <wp:positionH relativeFrom="column">
                  <wp:posOffset>5137150</wp:posOffset>
                </wp:positionH>
                <wp:positionV relativeFrom="paragraph">
                  <wp:posOffset>866775</wp:posOffset>
                </wp:positionV>
                <wp:extent cx="2752725" cy="581025"/>
                <wp:effectExtent l="0" t="0" r="0" b="0"/>
                <wp:wrapNone/>
                <wp:docPr id="40" name="Rectangle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52725" cy="5810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C4D4D8B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Excluded; n = 19</w:t>
                            </w:r>
                          </w:p>
                          <w:p w14:paraId="6CA4CB73" w14:textId="77777777" w:rsidR="003B17C4" w:rsidRDefault="003B17C4" w:rsidP="003C1D6B">
                            <w:pPr>
                              <w:spacing w:after="0"/>
                              <w:ind w:left="360" w:hanging="36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(Not meeting inclusion criteria; n = 6,</w:t>
                            </w:r>
                          </w:p>
                          <w:p w14:paraId="091DE1A8" w14:textId="77777777" w:rsidR="003B17C4" w:rsidRDefault="003B17C4" w:rsidP="003C1D6B">
                            <w:pPr>
                              <w:spacing w:after="0"/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Declined after receiving information; n = 13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A74D2C8" id="Rectangle 40" o:spid="_x0000_s1026" style="position:absolute;left:0;text-align:left;margin-left:404.5pt;margin-top:68.25pt;width:216.75pt;height:45.75pt;z-index:251636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" filled="f" stroked="f">
                <v:textbox inset=",7.2pt,,7.2pt">
                  <w:txbxContent>
                    <w:p w14:paraId="6C4D4D8B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Excluded; n = 19</w:t>
                      </w:r>
                    </w:p>
                    <w:p w14:paraId="6CA4CB73" w14:textId="77777777" w:rsidR="003B17C4" w:rsidRDefault="003B17C4" w:rsidP="003C1D6B">
                      <w:pPr>
                        <w:spacing w:after="0"/>
                        <w:ind w:left="360" w:hanging="36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(Not meeting inclusion criteria; n = 6,</w:t>
                      </w:r>
                    </w:p>
                    <w:p w14:paraId="091DE1A8" w14:textId="77777777" w:rsidR="003B17C4" w:rsidRDefault="003B17C4" w:rsidP="003C1D6B">
                      <w:pPr>
                        <w:spacing w:after="0"/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Declined after receiving information; n = 13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39296" behindDoc="0" locked="0" layoutInCell="1" allowOverlap="1" wp14:anchorId="42EEAD24" wp14:editId="5AFAB89D">
                <wp:simplePos x="0" y="0"/>
                <wp:positionH relativeFrom="column">
                  <wp:posOffset>3329940</wp:posOffset>
                </wp:positionH>
                <wp:positionV relativeFrom="paragraph">
                  <wp:posOffset>97790</wp:posOffset>
                </wp:positionV>
                <wp:extent cx="1718945" cy="340995"/>
                <wp:effectExtent l="0" t="0" r="14605" b="20955"/>
                <wp:wrapNone/>
                <wp:docPr id="48" name="Rectangle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8310" cy="3403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3A4245F" w14:textId="77777777" w:rsidR="003B17C4" w:rsidRDefault="003B17C4" w:rsidP="003C1D6B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  <w:lang w:val="nl-NL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  <w:lang w:val="nl-NL"/>
                              </w:rPr>
                              <w:t>Control group</w:t>
                            </w:r>
                          </w:p>
                        </w:txbxContent>
                      </wps:txbx>
                      <wps:bodyPr rot="0" vert="horz" wrap="square" lIns="45720" tIns="45720" rIns="4572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2EEAD24" id="Rectangle 48" o:spid="_x0000_s1027" style="position:absolute;left:0;text-align:left;margin-left:262.2pt;margin-top:7.7pt;width:135.35pt;height:26.85pt;z-index:251639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">
                <v:textbox inset="3.6pt,,3.6pt">
                  <w:txbxContent>
                    <w:p w14:paraId="13A4245F" w14:textId="77777777" w:rsidR="003B17C4" w:rsidRDefault="003B17C4" w:rsidP="003C1D6B">
                      <w:pPr>
                        <w:jc w:val="center"/>
                        <w:rPr>
                          <w:rFonts w:ascii="Arial" w:hAnsi="Arial" w:cs="Arial"/>
                          <w:b/>
                          <w:sz w:val="18"/>
                          <w:szCs w:val="18"/>
                          <w:lang w:val="nl-NL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8"/>
                          <w:szCs w:val="18"/>
                          <w:lang w:val="nl-NL"/>
                        </w:rPr>
                        <w:t>Control group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41344" behindDoc="0" locked="0" layoutInCell="1" allowOverlap="1" wp14:anchorId="799CA123" wp14:editId="5B4D736B">
                <wp:simplePos x="0" y="0"/>
                <wp:positionH relativeFrom="column">
                  <wp:posOffset>-50800</wp:posOffset>
                </wp:positionH>
                <wp:positionV relativeFrom="paragraph">
                  <wp:posOffset>94615</wp:posOffset>
                </wp:positionV>
                <wp:extent cx="1718945" cy="340995"/>
                <wp:effectExtent l="0" t="0" r="14605" b="20955"/>
                <wp:wrapNone/>
                <wp:docPr id="18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718310" cy="3403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343C52F" w14:textId="77777777" w:rsidR="003B17C4" w:rsidRDefault="003B17C4" w:rsidP="003C1D6B">
                            <w:pPr>
                              <w:spacing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  <w:lang w:val="nl-NL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  <w:lang w:val="nl-NL"/>
                              </w:rPr>
                              <w:t xml:space="preserve">Intervention 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  <w:lang w:val="nl-NL"/>
                              </w:rPr>
                              <w:t>group</w:t>
                            </w:r>
                          </w:p>
                        </w:txbxContent>
                      </wps:txbx>
                      <wps:bodyPr rot="0" vert="horz" wrap="square" lIns="45720" tIns="45720" rIns="45720" bIns="45720" anchor="b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99CA123" id="Rectangle 18" o:spid="_x0000_s1028" style="position:absolute;left:0;text-align:left;margin-left:-4pt;margin-top:7.45pt;width:135.35pt;height:26.85pt;z-index:251641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">
                <v:textbox inset="3.6pt,,3.6pt">
                  <w:txbxContent>
                    <w:p w14:paraId="6343C52F" w14:textId="77777777" w:rsidR="003B17C4" w:rsidRDefault="003B17C4" w:rsidP="003C1D6B">
                      <w:pPr>
                        <w:spacing w:line="240" w:lineRule="auto"/>
                        <w:jc w:val="center"/>
                        <w:rPr>
                          <w:rFonts w:ascii="Arial" w:hAnsi="Arial" w:cs="Arial"/>
                          <w:b/>
                          <w:sz w:val="18"/>
                          <w:szCs w:val="18"/>
                          <w:lang w:val="nl-NL"/>
                        </w:rPr>
                      </w:pPr>
                      <w:r>
                        <w:rPr>
                          <w:rFonts w:ascii="Arial" w:hAnsi="Arial" w:cs="Arial"/>
                          <w:b/>
                          <w:sz w:val="18"/>
                          <w:szCs w:val="18"/>
                          <w:lang w:val="nl-NL"/>
                        </w:rPr>
                        <w:t>Intervention group</w:t>
                      </w:r>
                    </w:p>
                  </w:txbxContent>
                </v:textbox>
              </v:rect>
            </w:pict>
          </mc:Fallback>
        </mc:AlternateContent>
      </w:r>
    </w:p>
    <w:p w14:paraId="722B104D" w14:textId="343BE7A4" w:rsidR="003C1D6B" w:rsidRDefault="00523181" w:rsidP="00B3256A">
      <w:pPr>
        <w:spacing w:line="276" w:lineRule="auto"/>
        <w:jc w:val="center"/>
        <w:rPr>
          <w:rFonts w:ascii="Arial" w:hAnsi="Arial" w:cs="Arial"/>
          <w:b/>
          <w:sz w:val="16"/>
          <w:szCs w:val="16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38272" behindDoc="0" locked="0" layoutInCell="1" allowOverlap="1" wp14:anchorId="5D348567" wp14:editId="18971497">
                <wp:simplePos x="0" y="0"/>
                <wp:positionH relativeFrom="column">
                  <wp:posOffset>4184015</wp:posOffset>
                </wp:positionH>
                <wp:positionV relativeFrom="paragraph">
                  <wp:posOffset>196790</wp:posOffset>
                </wp:positionV>
                <wp:extent cx="0" cy="150495"/>
                <wp:effectExtent l="76200" t="0" r="57150" b="59055"/>
                <wp:wrapNone/>
                <wp:docPr id="23" name="Straight Arrow Connector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5049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19279ED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23" o:spid="_x0000_s1026" type="#_x0000_t32" style="position:absolute;margin-left:329.45pt;margin-top:15.5pt;width:0;height:11.85pt;z-index:251638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42368" behindDoc="0" locked="0" layoutInCell="1" allowOverlap="1" wp14:anchorId="08DEC1FD" wp14:editId="2B2A2CD2">
                <wp:simplePos x="0" y="0"/>
                <wp:positionH relativeFrom="column">
                  <wp:posOffset>802005</wp:posOffset>
                </wp:positionH>
                <wp:positionV relativeFrom="paragraph">
                  <wp:posOffset>198385</wp:posOffset>
                </wp:positionV>
                <wp:extent cx="0" cy="151130"/>
                <wp:effectExtent l="76200" t="0" r="57150" b="58420"/>
                <wp:wrapNone/>
                <wp:docPr id="22" name="Straight Arrow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5113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B17ED43" id="Straight Arrow Connector 22" o:spid="_x0000_s1026" type="#_x0000_t32" style="position:absolute;margin-left:63.15pt;margin-top:15.6pt;width:0;height:11.9pt;z-index:251642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</w:p>
    <w:p w14:paraId="791D608A" w14:textId="5E0239C3" w:rsidR="003C1D6B" w:rsidRDefault="00523181" w:rsidP="00B3256A">
      <w:pPr>
        <w:spacing w:line="276" w:lineRule="auto"/>
        <w:jc w:val="center"/>
        <w:rPr>
          <w:rFonts w:ascii="Arial" w:hAnsi="Arial" w:cs="Arial"/>
          <w:b/>
          <w:sz w:val="16"/>
          <w:szCs w:val="16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37248" behindDoc="0" locked="0" layoutInCell="1" allowOverlap="1" wp14:anchorId="1EC741D0" wp14:editId="730AC009">
                <wp:simplePos x="0" y="0"/>
                <wp:positionH relativeFrom="column">
                  <wp:posOffset>3373120</wp:posOffset>
                </wp:positionH>
                <wp:positionV relativeFrom="paragraph">
                  <wp:posOffset>106640</wp:posOffset>
                </wp:positionV>
                <wp:extent cx="1619885" cy="323850"/>
                <wp:effectExtent l="0" t="0" r="18415" b="19050"/>
                <wp:wrapNone/>
                <wp:docPr id="14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FF9FBC7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Assessed for eligibility: N = 75</w:t>
                            </w:r>
                          </w:p>
                          <w:p w14:paraId="243CBFDC" w14:textId="77777777" w:rsidR="003B17C4" w:rsidRDefault="003B17C4" w:rsidP="003C1D6B">
                            <w:pPr>
                              <w:spacing w:after="0"/>
                              <w:ind w:left="360" w:hanging="36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EC741D0" id="Rectangle 14" o:spid="_x0000_s1029" style="position:absolute;left:0;text-align:left;margin-left:265.6pt;margin-top:8.4pt;width:127.55pt;height:25.5pt;z-index:251637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">
                <v:textbox inset=",7.2pt,,7.2pt">
                  <w:txbxContent>
                    <w:p w14:paraId="2FF9FBC7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Assessed for eligibility: N = 75</w:t>
                      </w:r>
                    </w:p>
                    <w:p w14:paraId="243CBFDC" w14:textId="77777777" w:rsidR="003B17C4" w:rsidRDefault="003B17C4" w:rsidP="003C1D6B">
                      <w:pPr>
                        <w:spacing w:after="0"/>
                        <w:ind w:left="360" w:hanging="36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40320" behindDoc="0" locked="0" layoutInCell="1" allowOverlap="1" wp14:anchorId="5975070F" wp14:editId="23889120">
                <wp:simplePos x="0" y="0"/>
                <wp:positionH relativeFrom="column">
                  <wp:posOffset>-8154</wp:posOffset>
                </wp:positionH>
                <wp:positionV relativeFrom="paragraph">
                  <wp:posOffset>108456</wp:posOffset>
                </wp:positionV>
                <wp:extent cx="1619885" cy="323850"/>
                <wp:effectExtent l="0" t="0" r="18415" b="19050"/>
                <wp:wrapNone/>
                <wp:docPr id="16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BBA924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Assessed for eligibility: n = 192</w:t>
                            </w:r>
                          </w:p>
                          <w:p w14:paraId="3C54A98A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975070F" id="Rectangle 16" o:spid="_x0000_s1030" style="position:absolute;left:0;text-align:left;margin-left:-.65pt;margin-top:8.55pt;width:127.55pt;height:25.5pt;z-index:251640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">
                <v:textbox inset=",7.2pt,,7.2pt">
                  <w:txbxContent>
                    <w:p w14:paraId="6ABBA924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Assessed for eligibility: n = 192</w:t>
                      </w:r>
                    </w:p>
                    <w:p w14:paraId="3C54A98A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770D9706" w14:textId="0C25EC02" w:rsidR="003C1D6B" w:rsidRDefault="00523181" w:rsidP="00B3256A">
      <w:pPr>
        <w:spacing w:line="276" w:lineRule="auto"/>
        <w:jc w:val="center"/>
        <w:rPr>
          <w:rFonts w:ascii="Arial" w:hAnsi="Arial" w:cs="Arial"/>
          <w:b/>
          <w:sz w:val="16"/>
          <w:szCs w:val="16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026D6501" wp14:editId="7A049218">
                <wp:simplePos x="0" y="0"/>
                <wp:positionH relativeFrom="column">
                  <wp:posOffset>4175085</wp:posOffset>
                </wp:positionH>
                <wp:positionV relativeFrom="paragraph">
                  <wp:posOffset>191928</wp:posOffset>
                </wp:positionV>
                <wp:extent cx="0" cy="273050"/>
                <wp:effectExtent l="76200" t="0" r="57150" b="50800"/>
                <wp:wrapNone/>
                <wp:docPr id="25" name="Straight Arrow Connector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730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1A00764" id="Straight Arrow Connector 25" o:spid="_x0000_s1026" type="#_x0000_t32" style="position:absolute;margin-left:328.75pt;margin-top:15.1pt;width:0;height:21.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6704" behindDoc="0" locked="0" layoutInCell="1" allowOverlap="1" wp14:anchorId="428EFC2F" wp14:editId="2561ED35">
                <wp:simplePos x="0" y="0"/>
                <wp:positionH relativeFrom="column">
                  <wp:posOffset>806143</wp:posOffset>
                </wp:positionH>
                <wp:positionV relativeFrom="paragraph">
                  <wp:posOffset>195002</wp:posOffset>
                </wp:positionV>
                <wp:extent cx="0" cy="273685"/>
                <wp:effectExtent l="76200" t="0" r="57150" b="50165"/>
                <wp:wrapNone/>
                <wp:docPr id="24" name="Straight Arrow Connector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7368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1E3EDFF" id="Straight Arrow Connector 24" o:spid="_x0000_s1026" type="#_x0000_t32" style="position:absolute;margin-left:63.5pt;margin-top:15.35pt;width:0;height:21.55pt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43392" behindDoc="0" locked="0" layoutInCell="1" allowOverlap="1" wp14:anchorId="64C4CD91" wp14:editId="687D4C54">
                <wp:simplePos x="0" y="0"/>
                <wp:positionH relativeFrom="column">
                  <wp:posOffset>1720215</wp:posOffset>
                </wp:positionH>
                <wp:positionV relativeFrom="paragraph">
                  <wp:posOffset>208915</wp:posOffset>
                </wp:positionV>
                <wp:extent cx="1952625" cy="611505"/>
                <wp:effectExtent l="0" t="0" r="0" b="0"/>
                <wp:wrapSquare wrapText="bothSides"/>
                <wp:docPr id="37" name="Rectangle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52625" cy="61150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B4C6A0A" w14:textId="77777777" w:rsidR="001162DA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Excluded; n= 47</w:t>
                            </w:r>
                          </w:p>
                          <w:p w14:paraId="5B60C73A" w14:textId="6C73A34B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(Not meeting</w:t>
                            </w:r>
                          </w:p>
                          <w:p w14:paraId="2AC7E38C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 xml:space="preserve"> inclusion criteria; n= 47)</w:t>
                            </w:r>
                          </w:p>
                          <w:p w14:paraId="517145C7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018ECDEC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4C4CD91" id="Rectangle 37" o:spid="_x0000_s1031" style="position:absolute;left:0;text-align:left;margin-left:135.45pt;margin-top:16.45pt;width:153.75pt;height:48.15pt;z-index:251643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" filled="f" stroked="f">
                <v:textbox inset=",7.2pt,,7.2pt">
                  <w:txbxContent>
                    <w:p w14:paraId="2B4C6A0A" w14:textId="77777777" w:rsidR="001162DA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Excluded; n= 47</w:t>
                      </w:r>
                    </w:p>
                    <w:p w14:paraId="5B60C73A" w14:textId="6C73A34B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(Not meeting</w:t>
                      </w:r>
                    </w:p>
                    <w:p w14:paraId="2AC7E38C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 xml:space="preserve"> inclusion criteria; n= 47)</w:t>
                      </w:r>
                    </w:p>
                    <w:p w14:paraId="517145C7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018ECDEC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  <w10:wrap type="square"/>
              </v:rect>
            </w:pict>
          </mc:Fallback>
        </mc:AlternateContent>
      </w:r>
    </w:p>
    <w:p w14:paraId="5F67BBFC" w14:textId="17D862EC" w:rsidR="003C1D6B" w:rsidRDefault="007E0BA4" w:rsidP="00B3256A">
      <w:pPr>
        <w:spacing w:line="276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39C895A1" wp14:editId="3CBB755A">
                <wp:simplePos x="0" y="0"/>
                <wp:positionH relativeFrom="column">
                  <wp:posOffset>808355</wp:posOffset>
                </wp:positionH>
                <wp:positionV relativeFrom="paragraph">
                  <wp:posOffset>99695</wp:posOffset>
                </wp:positionV>
                <wp:extent cx="931545" cy="0"/>
                <wp:effectExtent l="0" t="76200" r="20955" b="95250"/>
                <wp:wrapNone/>
                <wp:docPr id="26" name="Straight Arrow Connector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315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769573F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26" o:spid="_x0000_s1026" type="#_x0000_t32" style="position:absolute;margin-left:63.65pt;margin-top:7.85pt;width:73.35pt;height:0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  <w:r w:rsidR="00523181">
        <w:rPr>
          <w:noProof/>
        </w:rPr>
        <mc:AlternateContent>
          <mc:Choice Requires="wps">
            <w:drawing>
              <wp:anchor distT="0" distB="0" distL="114300" distR="114300" simplePos="0" relativeHeight="251648512" behindDoc="0" locked="0" layoutInCell="1" allowOverlap="1" wp14:anchorId="47336878" wp14:editId="6357AE94">
                <wp:simplePos x="0" y="0"/>
                <wp:positionH relativeFrom="column">
                  <wp:posOffset>3370580</wp:posOffset>
                </wp:positionH>
                <wp:positionV relativeFrom="paragraph">
                  <wp:posOffset>234583</wp:posOffset>
                </wp:positionV>
                <wp:extent cx="1619885" cy="323850"/>
                <wp:effectExtent l="0" t="0" r="18415" b="19050"/>
                <wp:wrapNone/>
                <wp:docPr id="1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2138D3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T1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; n = 56</w:t>
                            </w:r>
                          </w:p>
                          <w:p w14:paraId="5B8E0132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71D0AF75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7336878" id="Rectangle 1" o:spid="_x0000_s1032" style="position:absolute;margin-left:265.4pt;margin-top:18.45pt;width:127.55pt;height:25.5pt;z-index:251648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">
                <v:textbox inset=",7.2pt,,7.2pt">
                  <w:txbxContent>
                    <w:p w14:paraId="7E2138D3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T1; n = 56</w:t>
                      </w:r>
                    </w:p>
                    <w:p w14:paraId="5B8E0132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71D0AF75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523181">
        <w:rPr>
          <w:noProof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1" wp14:anchorId="5F211928" wp14:editId="7860F47B">
                <wp:simplePos x="0" y="0"/>
                <wp:positionH relativeFrom="column">
                  <wp:posOffset>4173200</wp:posOffset>
                </wp:positionH>
                <wp:positionV relativeFrom="paragraph">
                  <wp:posOffset>94167</wp:posOffset>
                </wp:positionV>
                <wp:extent cx="931545" cy="0"/>
                <wp:effectExtent l="0" t="76200" r="20955" b="95250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315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B51D3C" id="Straight Arrow Connector 27" o:spid="_x0000_s1026" type="#_x0000_t32" style="position:absolute;margin-left:328.6pt;margin-top:7.4pt;width:73.35pt;height:0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" strokecolor="black [3200]" strokeweight=".5pt">
                <v:stroke endarrow="block" joinstyle="miter"/>
              </v:shape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44416" behindDoc="0" locked="0" layoutInCell="1" allowOverlap="1" wp14:anchorId="6D0F1887" wp14:editId="65CDD12A">
                <wp:simplePos x="0" y="0"/>
                <wp:positionH relativeFrom="column">
                  <wp:posOffset>-8255</wp:posOffset>
                </wp:positionH>
                <wp:positionV relativeFrom="paragraph">
                  <wp:posOffset>235823</wp:posOffset>
                </wp:positionV>
                <wp:extent cx="1619885" cy="323850"/>
                <wp:effectExtent l="0" t="0" r="18415" b="19050"/>
                <wp:wrapNone/>
                <wp:docPr id="8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483CE14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T1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; n = 145</w:t>
                            </w:r>
                          </w:p>
                          <w:p w14:paraId="3F85B626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07A9A454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D0F1887" id="Rectangle 8" o:spid="_x0000_s1033" style="position:absolute;margin-left:-.65pt;margin-top:18.55pt;width:127.55pt;height:25.5pt;z-index:251644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">
                <v:textbox inset=",7.2pt,,7.2pt">
                  <w:txbxContent>
                    <w:p w14:paraId="3483CE14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T1; n = 145</w:t>
                      </w:r>
                    </w:p>
                    <w:p w14:paraId="3F85B626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07A9A454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51584" behindDoc="0" locked="0" layoutInCell="1" allowOverlap="1" wp14:anchorId="405F6B35" wp14:editId="0498DB59">
                <wp:simplePos x="0" y="0"/>
                <wp:positionH relativeFrom="column">
                  <wp:posOffset>1732280</wp:posOffset>
                </wp:positionH>
                <wp:positionV relativeFrom="paragraph">
                  <wp:posOffset>1074420</wp:posOffset>
                </wp:positionV>
                <wp:extent cx="1619885" cy="723900"/>
                <wp:effectExtent l="0" t="0" r="0" b="0"/>
                <wp:wrapNone/>
                <wp:docPr id="38" name="Rectangle 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7239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33C360B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Declined to participate without giving reason why; n = 1</w:t>
                            </w:r>
                          </w:p>
                          <w:p w14:paraId="47F22E05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30DC507B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05F6B35" id="Rectangle 38" o:spid="_x0000_s1034" style="position:absolute;margin-left:136.4pt;margin-top:84.6pt;width:127.55pt;height:57pt;z-index:251651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" filled="f" stroked="f">
                <v:textbox inset=",7.2pt,,7.2pt">
                  <w:txbxContent>
                    <w:p w14:paraId="533C360B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Declined to participate without giving reason why; n = 1</w:t>
                      </w:r>
                    </w:p>
                    <w:p w14:paraId="47F22E05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30DC507B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52608" behindDoc="0" locked="0" layoutInCell="1" allowOverlap="1" wp14:anchorId="27A09BDC" wp14:editId="0B93FEFF">
                <wp:simplePos x="0" y="0"/>
                <wp:positionH relativeFrom="column">
                  <wp:posOffset>1703705</wp:posOffset>
                </wp:positionH>
                <wp:positionV relativeFrom="paragraph">
                  <wp:posOffset>1748790</wp:posOffset>
                </wp:positionV>
                <wp:extent cx="1619885" cy="575945"/>
                <wp:effectExtent l="0" t="0" r="0" b="0"/>
                <wp:wrapNone/>
                <wp:docPr id="39" name="Rectangle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57594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CFCAC94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Declined to participate without giving reason why; n = 20)</w:t>
                            </w:r>
                          </w:p>
                          <w:p w14:paraId="14757C1D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</w:p>
                          <w:p w14:paraId="7A272FE9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7A09BDC" id="Rectangle 39" o:spid="_x0000_s1035" style="position:absolute;margin-left:134.15pt;margin-top:137.7pt;width:127.55pt;height:45.35pt;z-index:251652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" filled="f" stroked="f">
                <v:textbox inset=",7.2pt,,7.2pt">
                  <w:txbxContent>
                    <w:p w14:paraId="4CFCAC94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Declined to participate without giving reason why; n = 20)</w:t>
                      </w:r>
                    </w:p>
                    <w:p w14:paraId="14757C1D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</w:p>
                    <w:p w14:paraId="7A272FE9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53632" behindDoc="0" locked="0" layoutInCell="1" allowOverlap="1" wp14:anchorId="578804F6" wp14:editId="6D17106A">
                <wp:simplePos x="0" y="0"/>
                <wp:positionH relativeFrom="column">
                  <wp:posOffset>5139055</wp:posOffset>
                </wp:positionH>
                <wp:positionV relativeFrom="paragraph">
                  <wp:posOffset>734060</wp:posOffset>
                </wp:positionV>
                <wp:extent cx="1619885" cy="942975"/>
                <wp:effectExtent l="0" t="0" r="0" b="0"/>
                <wp:wrapNone/>
                <wp:docPr id="41" name="Rectangle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9429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3B916C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Declined to participate without giving reason why; n = 1</w:t>
                            </w:r>
                          </w:p>
                          <w:p w14:paraId="4E46DC36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Patient institutionalized; n = 1</w:t>
                            </w:r>
                          </w:p>
                          <w:p w14:paraId="0F7AE6C0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Patient deceased; n = 1</w:t>
                            </w:r>
                          </w:p>
                          <w:p w14:paraId="78F31323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</w:p>
                          <w:p w14:paraId="2032192E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78804F6" id="Rectangle 41" o:spid="_x0000_s1036" style="position:absolute;margin-left:404.65pt;margin-top:57.8pt;width:127.55pt;height:74.25pt;z-index:251653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" filled="f" stroked="f">
                <v:textbox inset=",7.2pt,,7.2pt">
                  <w:txbxContent>
                    <w:p w14:paraId="7E3B916C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Declined to participate without giving reason why; n = 1</w:t>
                      </w:r>
                    </w:p>
                    <w:p w14:paraId="4E46DC36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Patient institutionalized; n = 1</w:t>
                      </w:r>
                    </w:p>
                    <w:p w14:paraId="0F7AE6C0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Patient deceased; n = 1</w:t>
                      </w:r>
                    </w:p>
                    <w:p w14:paraId="78F31323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</w:p>
                    <w:p w14:paraId="2032192E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54656" behindDoc="0" locked="0" layoutInCell="1" allowOverlap="1" wp14:anchorId="18333A7F" wp14:editId="283D62C2">
                <wp:simplePos x="0" y="0"/>
                <wp:positionH relativeFrom="column">
                  <wp:posOffset>5142865</wp:posOffset>
                </wp:positionH>
                <wp:positionV relativeFrom="paragraph">
                  <wp:posOffset>1677035</wp:posOffset>
                </wp:positionV>
                <wp:extent cx="1619885" cy="828040"/>
                <wp:effectExtent l="0" t="0" r="0" b="0"/>
                <wp:wrapNone/>
                <wp:docPr id="42" name="Rectangle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82740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9C85FD8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Declined to participate without giving reason why; n = 5</w:t>
                            </w:r>
                          </w:p>
                          <w:p w14:paraId="2711B89D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Patient institutionalized; n = 3</w:t>
                            </w:r>
                          </w:p>
                          <w:p w14:paraId="6DE41C06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Patient deceased; n = 5</w:t>
                            </w:r>
                          </w:p>
                          <w:p w14:paraId="63140CD6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</w:p>
                          <w:p w14:paraId="133D54EC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</w:p>
                          <w:p w14:paraId="32EF99C8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</w:p>
                          <w:p w14:paraId="2CEB6267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8333A7F" id="Rectangle 42" o:spid="_x0000_s1037" style="position:absolute;margin-left:404.95pt;margin-top:132.05pt;width:127.55pt;height:65.2pt;z-index:251654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" filled="f" stroked="f">
                <v:textbox inset=",7.2pt,,7.2pt">
                  <w:txbxContent>
                    <w:p w14:paraId="49C85FD8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Declined to participate without giving reason why; n = 5</w:t>
                      </w:r>
                    </w:p>
                    <w:p w14:paraId="2711B89D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Patient institutionalized; n = 3</w:t>
                      </w:r>
                    </w:p>
                    <w:p w14:paraId="6DE41C06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Patient deceased; n = 5</w:t>
                      </w:r>
                    </w:p>
                    <w:p w14:paraId="63140CD6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</w:p>
                    <w:p w14:paraId="133D54EC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</w:p>
                    <w:p w14:paraId="32EF99C8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</w:p>
                    <w:p w14:paraId="2CEB6267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55680" behindDoc="0" locked="0" layoutInCell="1" allowOverlap="1" wp14:anchorId="0057C78C" wp14:editId="68FB99F0">
                <wp:simplePos x="0" y="0"/>
                <wp:positionH relativeFrom="column">
                  <wp:posOffset>5154295</wp:posOffset>
                </wp:positionH>
                <wp:positionV relativeFrom="paragraph">
                  <wp:posOffset>2562225</wp:posOffset>
                </wp:positionV>
                <wp:extent cx="1619885" cy="828040"/>
                <wp:effectExtent l="0" t="0" r="0" b="0"/>
                <wp:wrapNone/>
                <wp:docPr id="13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82740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1E7206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Declined to participate without giving reason why; n = 8</w:t>
                            </w:r>
                          </w:p>
                          <w:p w14:paraId="01092B4C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Patient institutionalized; n = 14</w:t>
                            </w:r>
                          </w:p>
                          <w:p w14:paraId="57CEB14A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Patient deceased; n = 12</w:t>
                            </w:r>
                          </w:p>
                          <w:p w14:paraId="2F7443F2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</w:p>
                          <w:p w14:paraId="1A5F549D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</w:p>
                          <w:p w14:paraId="563DB944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</w:p>
                          <w:p w14:paraId="18F94251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057C78C" id="Rectangle 13" o:spid="_x0000_s1038" style="position:absolute;margin-left:405.85pt;margin-top:201.75pt;width:127.55pt;height:65.2pt;z-index:251655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" filled="f" stroked="f">
                <v:textbox inset=",7.2pt,,7.2pt">
                  <w:txbxContent>
                    <w:p w14:paraId="4E1E7206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Declined to participate without giving reason why; n = 8</w:t>
                      </w:r>
                    </w:p>
                    <w:p w14:paraId="01092B4C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Patient institutionalized; n = 14</w:t>
                      </w:r>
                    </w:p>
                    <w:p w14:paraId="57CEB14A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Patient deceased; n = 12</w:t>
                      </w:r>
                    </w:p>
                    <w:p w14:paraId="2F7443F2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</w:p>
                    <w:p w14:paraId="1A5F549D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</w:p>
                    <w:p w14:paraId="563DB944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</w:p>
                    <w:p w14:paraId="18F94251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62848" behindDoc="0" locked="0" layoutInCell="1" allowOverlap="1" wp14:anchorId="64344ACB" wp14:editId="31078480">
                <wp:simplePos x="0" y="0"/>
                <wp:positionH relativeFrom="column">
                  <wp:posOffset>4183380</wp:posOffset>
                </wp:positionH>
                <wp:positionV relativeFrom="paragraph">
                  <wp:posOffset>963295</wp:posOffset>
                </wp:positionV>
                <wp:extent cx="931545" cy="0"/>
                <wp:effectExtent l="0" t="76200" r="20955" b="95250"/>
                <wp:wrapNone/>
                <wp:docPr id="31" name="Straight Arrow Connector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315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71541F1" id="Straight Arrow Connector 31" o:spid="_x0000_s1026" type="#_x0000_t32" style="position:absolute;margin-left:329.4pt;margin-top:75.85pt;width:73.35pt;height:0;z-index:251662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" strokecolor="black [3200]" strokeweight=".5pt">
                <v:stroke endarrow="block" joinstyle="miter"/>
              </v:shape>
            </w:pict>
          </mc:Fallback>
        </mc:AlternateContent>
      </w:r>
    </w:p>
    <w:p w14:paraId="29A3A7A9" w14:textId="79CF550D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509FF6D6" wp14:editId="3868F3F2">
                <wp:simplePos x="0" y="0"/>
                <wp:positionH relativeFrom="column">
                  <wp:posOffset>4184015</wp:posOffset>
                </wp:positionH>
                <wp:positionV relativeFrom="paragraph">
                  <wp:posOffset>261738</wp:posOffset>
                </wp:positionV>
                <wp:extent cx="0" cy="814705"/>
                <wp:effectExtent l="76200" t="0" r="57150" b="61595"/>
                <wp:wrapNone/>
                <wp:docPr id="45" name="Straight Arrow Connector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81470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9A29EA1" id="Straight Arrow Connector 45" o:spid="_x0000_s1026" type="#_x0000_t32" style="position:absolute;margin-left:329.45pt;margin-top:20.6pt;width:0;height:64.15pt;z-index:251668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6578A3C3" wp14:editId="11AFAE3D">
                <wp:simplePos x="0" y="0"/>
                <wp:positionH relativeFrom="column">
                  <wp:posOffset>801410</wp:posOffset>
                </wp:positionH>
                <wp:positionV relativeFrom="paragraph">
                  <wp:posOffset>261370</wp:posOffset>
                </wp:positionV>
                <wp:extent cx="0" cy="245745"/>
                <wp:effectExtent l="76200" t="0" r="57150" b="59055"/>
                <wp:wrapNone/>
                <wp:docPr id="34" name="Straight Arrow Connector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4574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D433461" id="Straight Arrow Connector 34" o:spid="_x0000_s1026" type="#_x0000_t32" style="position:absolute;margin-left:63.1pt;margin-top:20.6pt;width:0;height:19.35pt;z-index:251664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</w:p>
    <w:p w14:paraId="0663D491" w14:textId="37763D80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47488" behindDoc="0" locked="0" layoutInCell="1" allowOverlap="1" wp14:anchorId="72A88CEE" wp14:editId="28784F1D">
                <wp:simplePos x="0" y="0"/>
                <wp:positionH relativeFrom="column">
                  <wp:posOffset>-6330</wp:posOffset>
                </wp:positionH>
                <wp:positionV relativeFrom="paragraph">
                  <wp:posOffset>206375</wp:posOffset>
                </wp:positionV>
                <wp:extent cx="1619885" cy="323850"/>
                <wp:effectExtent l="0" t="0" r="18415" b="19050"/>
                <wp:wrapNone/>
                <wp:docPr id="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D3D90A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Intervention; n = 145</w:t>
                            </w:r>
                          </w:p>
                          <w:p w14:paraId="4D3A0FC0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477B1EA7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2A88CEE" id="Rectangle 7" o:spid="_x0000_s1039" style="position:absolute;margin-left:-.5pt;margin-top:16.25pt;width:127.55pt;height:25.5pt;z-index:251647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">
                <v:textbox inset=",7.2pt,,7.2pt">
                  <w:txbxContent>
                    <w:p w14:paraId="0FD3D90A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Intervention; n = 145</w:t>
                      </w:r>
                    </w:p>
                    <w:p w14:paraId="4D3A0FC0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477B1EA7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3EDE6DCE" w14:textId="3B45F049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920" behindDoc="0" locked="0" layoutInCell="1" allowOverlap="1" wp14:anchorId="602F6B3F" wp14:editId="375132D8">
                <wp:simplePos x="0" y="0"/>
                <wp:positionH relativeFrom="column">
                  <wp:posOffset>806143</wp:posOffset>
                </wp:positionH>
                <wp:positionV relativeFrom="paragraph">
                  <wp:posOffset>230235</wp:posOffset>
                </wp:positionV>
                <wp:extent cx="0" cy="245745"/>
                <wp:effectExtent l="76200" t="0" r="57150" b="59055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4574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E436225" id="Straight Arrow Connector 35" o:spid="_x0000_s1026" type="#_x0000_t32" style="position:absolute;margin-left:63.5pt;margin-top:18.15pt;width:0;height:19.35pt;z-index:251665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</w:p>
    <w:p w14:paraId="76275B56" w14:textId="465E8BA5" w:rsidR="003C1D6B" w:rsidRDefault="007E0BA4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800" behindDoc="0" locked="0" layoutInCell="1" allowOverlap="1" wp14:anchorId="13CEF1F2" wp14:editId="50B4CF10">
                <wp:simplePos x="0" y="0"/>
                <wp:positionH relativeFrom="column">
                  <wp:posOffset>808355</wp:posOffset>
                </wp:positionH>
                <wp:positionV relativeFrom="paragraph">
                  <wp:posOffset>47625</wp:posOffset>
                </wp:positionV>
                <wp:extent cx="931545" cy="0"/>
                <wp:effectExtent l="0" t="76200" r="20955" b="95250"/>
                <wp:wrapNone/>
                <wp:docPr id="28" name="Straight Arrow Connector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315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DC1BD69" id="Straight Arrow Connector 28" o:spid="_x0000_s1026" type="#_x0000_t32" style="position:absolute;margin-left:63.65pt;margin-top:3.75pt;width:73.35pt;height:0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  <w:r w:rsidR="00523181">
        <w:rPr>
          <w:noProof/>
        </w:rPr>
        <mc:AlternateContent>
          <mc:Choice Requires="wps">
            <w:drawing>
              <wp:anchor distT="0" distB="0" distL="114300" distR="114300" simplePos="0" relativeHeight="251649536" behindDoc="0" locked="0" layoutInCell="1" allowOverlap="1" wp14:anchorId="1A3B8D8D" wp14:editId="0AF94953">
                <wp:simplePos x="0" y="0"/>
                <wp:positionH relativeFrom="column">
                  <wp:posOffset>3371215</wp:posOffset>
                </wp:positionH>
                <wp:positionV relativeFrom="paragraph">
                  <wp:posOffset>183081</wp:posOffset>
                </wp:positionV>
                <wp:extent cx="1619885" cy="323850"/>
                <wp:effectExtent l="0" t="0" r="18415" b="19050"/>
                <wp:wrapNone/>
                <wp:docPr id="9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B8CBBF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T2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; n = 53</w:t>
                            </w:r>
                          </w:p>
                          <w:p w14:paraId="646D5DB0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52B01A27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48E8359D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A3B8D8D" id="Rectangle 9" o:spid="_x0000_s1040" style="position:absolute;margin-left:265.45pt;margin-top:14.4pt;width:127.55pt;height:25.5pt;z-index:251649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">
                <v:textbox inset=",7.2pt,,7.2pt">
                  <w:txbxContent>
                    <w:p w14:paraId="78B8CBBF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T2; n = 53</w:t>
                      </w:r>
                    </w:p>
                    <w:p w14:paraId="646D5DB0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52B01A27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48E8359D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523181">
        <w:rPr>
          <w:noProof/>
        </w:rPr>
        <mc:AlternateContent>
          <mc:Choice Requires="wps">
            <w:drawing>
              <wp:anchor distT="0" distB="0" distL="114300" distR="114300" simplePos="0" relativeHeight="251645440" behindDoc="0" locked="0" layoutInCell="1" allowOverlap="1" wp14:anchorId="772CDF9C" wp14:editId="34201D45">
                <wp:simplePos x="0" y="0"/>
                <wp:positionH relativeFrom="column">
                  <wp:posOffset>-13611</wp:posOffset>
                </wp:positionH>
                <wp:positionV relativeFrom="paragraph">
                  <wp:posOffset>180251</wp:posOffset>
                </wp:positionV>
                <wp:extent cx="1619885" cy="323850"/>
                <wp:effectExtent l="0" t="0" r="18415" b="19050"/>
                <wp:wrapNone/>
                <wp:docPr id="11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DD3230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T2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; n = 144</w:t>
                            </w:r>
                          </w:p>
                          <w:p w14:paraId="2DDB356E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4D9D7635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2CCCA067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72CDF9C" id="Rectangle 11" o:spid="_x0000_s1041" style="position:absolute;margin-left:-1.05pt;margin-top:14.2pt;width:127.55pt;height:25.5pt;z-index:251645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">
                <v:textbox inset=",7.2pt,,7.2pt">
                  <w:txbxContent>
                    <w:p w14:paraId="51DD3230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T2; n = 144</w:t>
                      </w:r>
                    </w:p>
                    <w:p w14:paraId="2DDB356E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4D9D7635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2CCCA067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5EE7FAD6" w14:textId="36E5CC30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968" behindDoc="0" locked="0" layoutInCell="1" allowOverlap="1" wp14:anchorId="1E662B83" wp14:editId="7F1BE846">
                <wp:simplePos x="0" y="0"/>
                <wp:positionH relativeFrom="column">
                  <wp:posOffset>4183380</wp:posOffset>
                </wp:positionH>
                <wp:positionV relativeFrom="paragraph">
                  <wp:posOffset>210001</wp:posOffset>
                </wp:positionV>
                <wp:extent cx="0" cy="465455"/>
                <wp:effectExtent l="76200" t="0" r="57150" b="48895"/>
                <wp:wrapNone/>
                <wp:docPr id="44" name="Straight Arrow Connector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6545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BAF1EC4" id="Straight Arrow Connector 44" o:spid="_x0000_s1026" type="#_x0000_t32" style="position:absolute;margin-left:329.4pt;margin-top:16.55pt;width:0;height:36.65pt;z-index:251667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6944" behindDoc="0" locked="0" layoutInCell="1" allowOverlap="1" wp14:anchorId="16322FF3" wp14:editId="144C7959">
                <wp:simplePos x="0" y="0"/>
                <wp:positionH relativeFrom="column">
                  <wp:posOffset>801410</wp:posOffset>
                </wp:positionH>
                <wp:positionV relativeFrom="paragraph">
                  <wp:posOffset>205450</wp:posOffset>
                </wp:positionV>
                <wp:extent cx="0" cy="466090"/>
                <wp:effectExtent l="76200" t="0" r="57150" b="48260"/>
                <wp:wrapNone/>
                <wp:docPr id="43" name="Straight Arrow Connector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6609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F85C7BB" id="Straight Arrow Connector 43" o:spid="_x0000_s1026" type="#_x0000_t32" style="position:absolute;margin-left:63.1pt;margin-top:16.2pt;width:0;height:36.7pt;z-index:251666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</w:p>
    <w:p w14:paraId="048EC2AE" w14:textId="6754D09C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872" behindDoc="0" locked="0" layoutInCell="1" allowOverlap="1" wp14:anchorId="452632D3" wp14:editId="211914F0">
                <wp:simplePos x="0" y="0"/>
                <wp:positionH relativeFrom="column">
                  <wp:posOffset>4182050</wp:posOffset>
                </wp:positionH>
                <wp:positionV relativeFrom="paragraph">
                  <wp:posOffset>196850</wp:posOffset>
                </wp:positionV>
                <wp:extent cx="931545" cy="0"/>
                <wp:effectExtent l="0" t="76200" r="20955" b="95250"/>
                <wp:wrapNone/>
                <wp:docPr id="32" name="Straight Arrow Connector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315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D942DEE" id="Straight Arrow Connector 32" o:spid="_x0000_s1026" type="#_x0000_t32" style="position:absolute;margin-left:329.3pt;margin-top:15.5pt;width:73.35pt;height:0;z-index:251663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824" behindDoc="0" locked="0" layoutInCell="1" allowOverlap="1" wp14:anchorId="05247F4C" wp14:editId="3BFFE188">
                <wp:simplePos x="0" y="0"/>
                <wp:positionH relativeFrom="column">
                  <wp:posOffset>798830</wp:posOffset>
                </wp:positionH>
                <wp:positionV relativeFrom="paragraph">
                  <wp:posOffset>196850</wp:posOffset>
                </wp:positionV>
                <wp:extent cx="931545" cy="0"/>
                <wp:effectExtent l="0" t="76200" r="20955" b="95250"/>
                <wp:wrapNone/>
                <wp:docPr id="29" name="Straight Arrow Connector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315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E87113" id="Straight Arrow Connector 29" o:spid="_x0000_s1026" type="#_x0000_t32" style="position:absolute;margin-left:62.9pt;margin-top:15.5pt;width:73.35pt;height:0;z-index:251661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" strokecolor="black [3200]" strokeweight=".5pt">
                <v:stroke endarrow="block" joinstyle="miter"/>
              </v:shape>
            </w:pict>
          </mc:Fallback>
        </mc:AlternateContent>
      </w:r>
    </w:p>
    <w:p w14:paraId="73CF4601" w14:textId="5C88BBC8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0560" behindDoc="0" locked="0" layoutInCell="1" allowOverlap="1" wp14:anchorId="79B21869" wp14:editId="32B078E2">
                <wp:simplePos x="0" y="0"/>
                <wp:positionH relativeFrom="column">
                  <wp:posOffset>3372485</wp:posOffset>
                </wp:positionH>
                <wp:positionV relativeFrom="paragraph">
                  <wp:posOffset>79484</wp:posOffset>
                </wp:positionV>
                <wp:extent cx="1619885" cy="323850"/>
                <wp:effectExtent l="0" t="0" r="18415" b="19050"/>
                <wp:wrapNone/>
                <wp:docPr id="10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CF80C1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T3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; n = 43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9B21869" id="Rectangle 10" o:spid="_x0000_s1042" style="position:absolute;margin-left:265.55pt;margin-top:6.25pt;width:127.55pt;height:25.5pt;z-index:25165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">
                <v:textbox inset=",7.2pt,,7.2pt">
                  <w:txbxContent>
                    <w:p w14:paraId="18CF80C1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T3; n = 43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46464" behindDoc="0" locked="0" layoutInCell="1" allowOverlap="1" wp14:anchorId="0F8B6B85" wp14:editId="60968AD5">
                <wp:simplePos x="0" y="0"/>
                <wp:positionH relativeFrom="column">
                  <wp:posOffset>-6370</wp:posOffset>
                </wp:positionH>
                <wp:positionV relativeFrom="paragraph">
                  <wp:posOffset>78742</wp:posOffset>
                </wp:positionV>
                <wp:extent cx="1619885" cy="323850"/>
                <wp:effectExtent l="0" t="0" r="18415" b="19050"/>
                <wp:wrapNone/>
                <wp:docPr id="3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45C0D67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T3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; n = 125</w:t>
                            </w:r>
                          </w:p>
                          <w:p w14:paraId="1A7AF18D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79916C7C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5AFBCF13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F8B6B85" id="Rectangle 3" o:spid="_x0000_s1043" style="position:absolute;margin-left:-.5pt;margin-top:6.2pt;width:127.55pt;height:25.5pt;z-index:251646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">
                <v:textbox inset=",7.2pt,,7.2pt">
                  <w:txbxContent>
                    <w:p w14:paraId="445C0D67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T3; n = 125</w:t>
                      </w:r>
                    </w:p>
                    <w:p w14:paraId="1A7AF18D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79916C7C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5AFBCF13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71BD886D" w14:textId="3726439C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1040" behindDoc="0" locked="0" layoutInCell="1" allowOverlap="1" wp14:anchorId="1878092E" wp14:editId="42530740">
                <wp:simplePos x="0" y="0"/>
                <wp:positionH relativeFrom="column">
                  <wp:posOffset>4175760</wp:posOffset>
                </wp:positionH>
                <wp:positionV relativeFrom="paragraph">
                  <wp:posOffset>104893</wp:posOffset>
                </wp:positionV>
                <wp:extent cx="0" cy="808990"/>
                <wp:effectExtent l="76200" t="0" r="57150" b="48260"/>
                <wp:wrapNone/>
                <wp:docPr id="47" name="Straight Arrow Connector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80899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3DCE92D" id="Straight Arrow Connector 47" o:spid="_x0000_s1026" type="#_x0000_t32" style="position:absolute;margin-left:328.8pt;margin-top:8.25pt;width:0;height:63.7pt;z-index:251671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0016" behindDoc="0" locked="0" layoutInCell="1" allowOverlap="1" wp14:anchorId="23CD5D11" wp14:editId="4E731927">
                <wp:simplePos x="0" y="0"/>
                <wp:positionH relativeFrom="column">
                  <wp:posOffset>803642</wp:posOffset>
                </wp:positionH>
                <wp:positionV relativeFrom="paragraph">
                  <wp:posOffset>106390</wp:posOffset>
                </wp:positionV>
                <wp:extent cx="0" cy="808990"/>
                <wp:effectExtent l="76200" t="0" r="57150" b="48260"/>
                <wp:wrapNone/>
                <wp:docPr id="46" name="Straight Arrow Connector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80899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7C82FC6" id="Straight Arrow Connector 46" o:spid="_x0000_s1026" type="#_x0000_t32" style="position:absolute;margin-left:63.3pt;margin-top:8.4pt;width:0;height:63.7pt;z-index:251670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72064" behindDoc="1" locked="0" layoutInCell="1" allowOverlap="1" wp14:anchorId="5004DF6F" wp14:editId="7C4B82B7">
                <wp:simplePos x="0" y="0"/>
                <wp:positionH relativeFrom="column">
                  <wp:posOffset>1699260</wp:posOffset>
                </wp:positionH>
                <wp:positionV relativeFrom="paragraph">
                  <wp:posOffset>262255</wp:posOffset>
                </wp:positionV>
                <wp:extent cx="1619885" cy="828675"/>
                <wp:effectExtent l="0" t="0" r="0" b="0"/>
                <wp:wrapTight wrapText="bothSides">
                  <wp:wrapPolygon edited="0">
                    <wp:start x="762" y="1490"/>
                    <wp:lineTo x="762" y="19862"/>
                    <wp:lineTo x="20575" y="19862"/>
                    <wp:lineTo x="20575" y="1490"/>
                    <wp:lineTo x="762" y="1490"/>
                  </wp:wrapPolygon>
                </wp:wrapTight>
                <wp:docPr id="6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8286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5535DF8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Declined to participate without giving reason why; n = 33</w:t>
                            </w:r>
                          </w:p>
                          <w:p w14:paraId="6A48A8D1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Patient institutionalized, n = 24</w:t>
                            </w:r>
                          </w:p>
                          <w:p w14:paraId="00813CD6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  <w:t>Patient deceased, n = 23</w:t>
                            </w:r>
                          </w:p>
                          <w:p w14:paraId="79078839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6"/>
                                <w:szCs w:val="16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004DF6F" id="Rectangle 6" o:spid="_x0000_s1044" style="position:absolute;margin-left:133.8pt;margin-top:20.65pt;width:127.55pt;height:65.25pt;z-index:-251644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" filled="f" stroked="f">
                <v:textbox inset=",7.2pt,,7.2pt">
                  <w:txbxContent>
                    <w:p w14:paraId="05535DF8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Declined to participate without giving reason why; n = 33</w:t>
                      </w:r>
                    </w:p>
                    <w:p w14:paraId="6A48A8D1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Patient institutionalized, n = 24</w:t>
                      </w:r>
                    </w:p>
                    <w:p w14:paraId="00813CD6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  <w:t>Patient deceased, n = 23</w:t>
                      </w:r>
                    </w:p>
                    <w:p w14:paraId="79078839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6"/>
                          <w:szCs w:val="16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</w:p>
                  </w:txbxContent>
                </v:textbox>
                <w10:wrap type="tight"/>
              </v:rect>
            </w:pict>
          </mc:Fallback>
        </mc:AlternateContent>
      </w:r>
    </w:p>
    <w:p w14:paraId="0F27A560" w14:textId="77777777" w:rsidR="003C1D6B" w:rsidRDefault="003C1D6B" w:rsidP="00B3256A">
      <w:pPr>
        <w:spacing w:line="276" w:lineRule="auto"/>
        <w:rPr>
          <w:b/>
        </w:rPr>
      </w:pPr>
    </w:p>
    <w:p w14:paraId="7F001D60" w14:textId="6E9B3D47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9232" behindDoc="0" locked="0" layoutInCell="1" allowOverlap="1" wp14:anchorId="7E6E6608" wp14:editId="39171892">
                <wp:simplePos x="0" y="0"/>
                <wp:positionH relativeFrom="column">
                  <wp:posOffset>4175393</wp:posOffset>
                </wp:positionH>
                <wp:positionV relativeFrom="paragraph">
                  <wp:posOffset>37465</wp:posOffset>
                </wp:positionV>
                <wp:extent cx="931545" cy="0"/>
                <wp:effectExtent l="0" t="76200" r="20955" b="95250"/>
                <wp:wrapNone/>
                <wp:docPr id="33" name="Straight Arrow Connector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315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307CDC" id="Straight Arrow Connector 33" o:spid="_x0000_s1026" type="#_x0000_t32" style="position:absolute;margin-left:328.75pt;margin-top:2.95pt;width:73.35pt;height:0;z-index:251679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" strokecolor="black [3200]" strokeweight=".5pt">
                <v:stroke endarrow="block" joinstyle="miter"/>
              </v:shape>
            </w:pict>
          </mc:Fallback>
        </mc:AlternateContent>
      </w:r>
      <w:r w:rsidR="003C1D6B">
        <w:rPr>
          <w:noProof/>
        </w:rPr>
        <mc:AlternateContent>
          <mc:Choice Requires="wps">
            <w:drawing>
              <wp:anchor distT="0" distB="0" distL="114300" distR="114300" simplePos="0" relativeHeight="251673088" behindDoc="0" locked="0" layoutInCell="1" allowOverlap="1" wp14:anchorId="65FC883A" wp14:editId="548AC99F">
                <wp:simplePos x="0" y="0"/>
                <wp:positionH relativeFrom="column">
                  <wp:posOffset>801410</wp:posOffset>
                </wp:positionH>
                <wp:positionV relativeFrom="paragraph">
                  <wp:posOffset>58420</wp:posOffset>
                </wp:positionV>
                <wp:extent cx="931545" cy="0"/>
                <wp:effectExtent l="0" t="76200" r="20955" b="95250"/>
                <wp:wrapNone/>
                <wp:docPr id="30" name="Straight Arrow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3154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39926E3" id="Straight Arrow Connector 30" o:spid="_x0000_s1026" type="#_x0000_t32" style="position:absolute;margin-left:63.1pt;margin-top:4.6pt;width:73.35pt;height:0;z-index:251673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" strokecolor="black [3200]" strokeweight=".5pt">
                <v:stroke endarrow="block" joinstyle="miter"/>
              </v:shape>
            </w:pict>
          </mc:Fallback>
        </mc:AlternateContent>
      </w:r>
    </w:p>
    <w:p w14:paraId="7746DBCE" w14:textId="27181DD6" w:rsidR="003C1D6B" w:rsidRDefault="00523181" w:rsidP="00B3256A">
      <w:pPr>
        <w:spacing w:line="276" w:lineRule="auto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4112" behindDoc="0" locked="0" layoutInCell="1" allowOverlap="1" wp14:anchorId="24031049" wp14:editId="34A5359A">
                <wp:simplePos x="0" y="0"/>
                <wp:positionH relativeFrom="column">
                  <wp:posOffset>-6985</wp:posOffset>
                </wp:positionH>
                <wp:positionV relativeFrom="paragraph">
                  <wp:posOffset>678913</wp:posOffset>
                </wp:positionV>
                <wp:extent cx="5031105" cy="304800"/>
                <wp:effectExtent l="0" t="0" r="17145" b="19050"/>
                <wp:wrapNone/>
                <wp:docPr id="2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031105" cy="304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DBBB89" w14:textId="77777777" w:rsidR="001162DA" w:rsidRDefault="003B17C4" w:rsidP="003C1D6B">
                            <w:pPr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Analysed (intention to treat); 145 + 56 = 201 participants</w:t>
                            </w:r>
                          </w:p>
                          <w:p w14:paraId="32C25281" w14:textId="2D8CBA81" w:rsidR="003B17C4" w:rsidRDefault="003B17C4" w:rsidP="003C1D6B">
                            <w:pPr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4031049" id="Rectangle 2" o:spid="_x0000_s1045" style="position:absolute;margin-left:-.55pt;margin-top:53.45pt;width:396.15pt;height:24pt;z-index:251674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">
                <v:textbox inset=",7.2pt,,7.2pt">
                  <w:txbxContent>
                    <w:p w14:paraId="0ADBBB89" w14:textId="77777777" w:rsidR="001162DA" w:rsidRDefault="003B17C4" w:rsidP="003C1D6B">
                      <w:pPr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Analysed (intention to treat); 145 + 56 = 201 participants</w:t>
                      </w:r>
                    </w:p>
                    <w:p w14:paraId="32C25281" w14:textId="2D8CBA81" w:rsidR="003B17C4" w:rsidRDefault="003B17C4" w:rsidP="003C1D6B">
                      <w:pPr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208" behindDoc="0" locked="0" layoutInCell="1" allowOverlap="1" wp14:anchorId="06622692" wp14:editId="074F60C2">
                <wp:simplePos x="0" y="0"/>
                <wp:positionH relativeFrom="column">
                  <wp:posOffset>4177030</wp:posOffset>
                </wp:positionH>
                <wp:positionV relativeFrom="paragraph">
                  <wp:posOffset>347462</wp:posOffset>
                </wp:positionV>
                <wp:extent cx="0" cy="331470"/>
                <wp:effectExtent l="76200" t="0" r="76200" b="49530"/>
                <wp:wrapNone/>
                <wp:docPr id="51" name="Straight Arrow Connector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3147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9AAB447" id="Straight Arrow Connector 51" o:spid="_x0000_s1026" type="#_x0000_t32" style="position:absolute;margin-left:328.9pt;margin-top:27.35pt;width:0;height:26.1pt;z-index:251678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6160" behindDoc="0" locked="0" layoutInCell="1" allowOverlap="1" wp14:anchorId="6E246FF4" wp14:editId="633D5303">
                <wp:simplePos x="0" y="0"/>
                <wp:positionH relativeFrom="column">
                  <wp:posOffset>3361773</wp:posOffset>
                </wp:positionH>
                <wp:positionV relativeFrom="paragraph">
                  <wp:posOffset>25994</wp:posOffset>
                </wp:positionV>
                <wp:extent cx="1619885" cy="323850"/>
                <wp:effectExtent l="0" t="0" r="18415" b="19050"/>
                <wp:wrapNone/>
                <wp:docPr id="12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B1E1F86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T4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; n = 22</w:t>
                            </w:r>
                          </w:p>
                          <w:p w14:paraId="3DAC1353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0D6E211C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54F8ED5D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E246FF4" id="Rectangle 12" o:spid="_x0000_s1046" style="position:absolute;margin-left:264.7pt;margin-top:2.05pt;width:127.55pt;height:25.5pt;z-index:251676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">
                <v:textbox inset=",7.2pt,,7.2pt">
                  <w:txbxContent>
                    <w:p w14:paraId="2B1E1F86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T4; n = 22</w:t>
                      </w:r>
                    </w:p>
                    <w:p w14:paraId="3DAC1353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0D6E211C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54F8ED5D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7184" behindDoc="0" locked="0" layoutInCell="1" allowOverlap="1" wp14:anchorId="06E7D1A4" wp14:editId="3962B0D4">
                <wp:simplePos x="0" y="0"/>
                <wp:positionH relativeFrom="column">
                  <wp:posOffset>803910</wp:posOffset>
                </wp:positionH>
                <wp:positionV relativeFrom="paragraph">
                  <wp:posOffset>353405</wp:posOffset>
                </wp:positionV>
                <wp:extent cx="0" cy="331470"/>
                <wp:effectExtent l="76200" t="0" r="76200" b="49530"/>
                <wp:wrapNone/>
                <wp:docPr id="50" name="Straight Arrow Connector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3147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67A5952" id="Straight Arrow Connector 50" o:spid="_x0000_s1026" type="#_x0000_t32" style="position:absolute;margin-left:63.3pt;margin-top:27.85pt;width:0;height:26.1pt;z-index:251677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" strokecolor="black [3200]" strokeweight="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5136" behindDoc="0" locked="0" layoutInCell="1" allowOverlap="1" wp14:anchorId="2494739F" wp14:editId="72BF2E81">
                <wp:simplePos x="0" y="0"/>
                <wp:positionH relativeFrom="column">
                  <wp:posOffset>-12720</wp:posOffset>
                </wp:positionH>
                <wp:positionV relativeFrom="paragraph">
                  <wp:posOffset>23756</wp:posOffset>
                </wp:positionV>
                <wp:extent cx="1619885" cy="323850"/>
                <wp:effectExtent l="0" t="0" r="18415" b="19050"/>
                <wp:wrapNone/>
                <wp:docPr id="4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9885" cy="323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8E6244D" w14:textId="77777777" w:rsidR="003B17C4" w:rsidRDefault="003B17C4" w:rsidP="003C1D6B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T4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6"/>
                                <w:szCs w:val="16"/>
                                <w:lang w:val="en-CA"/>
                              </w:rPr>
                              <w:t>; n = 65</w:t>
                            </w:r>
                          </w:p>
                          <w:p w14:paraId="700B684D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00AD3302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  <w:lang w:val="en-CA"/>
                              </w:rPr>
                            </w:pPr>
                          </w:p>
                          <w:p w14:paraId="0F8A8FE6" w14:textId="77777777" w:rsidR="003B17C4" w:rsidRDefault="003B17C4" w:rsidP="003C1D6B">
                            <w:pPr>
                              <w:spacing w:after="0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494739F" id="Rectangle 4" o:spid="_x0000_s1047" style="position:absolute;margin-left:-1pt;margin-top:1.85pt;width:127.55pt;height:25.5pt;z-index:251675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">
                <v:textbox inset=",7.2pt,,7.2pt">
                  <w:txbxContent>
                    <w:p w14:paraId="38E6244D" w14:textId="77777777" w:rsidR="003B17C4" w:rsidRDefault="003B17C4" w:rsidP="003C1D6B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</w:pPr>
                      <w:r>
                        <w:rPr>
                          <w:rFonts w:ascii="Arial" w:hAnsi="Arial" w:cs="Arial"/>
                          <w:sz w:val="16"/>
                          <w:szCs w:val="16"/>
                          <w:lang w:val="en-CA"/>
                        </w:rPr>
                        <w:t>T4; n = 65</w:t>
                      </w:r>
                    </w:p>
                    <w:p w14:paraId="700B684D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00AD3302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  <w:lang w:val="en-CA"/>
                        </w:rPr>
                      </w:pPr>
                    </w:p>
                    <w:p w14:paraId="0F8A8FE6" w14:textId="77777777" w:rsidR="003B17C4" w:rsidRDefault="003B17C4" w:rsidP="003C1D6B">
                      <w:pPr>
                        <w:spacing w:after="0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tbl>
      <w:tblPr>
        <w:tblStyle w:val="Tabellenraster"/>
        <w:tblpPr w:leftFromText="180" w:rightFromText="180" w:vertAnchor="text" w:horzAnchor="page" w:tblpX="721" w:tblpY="-824"/>
        <w:tblOverlap w:val="never"/>
        <w:tblW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81"/>
        <w:gridCol w:w="1225"/>
        <w:gridCol w:w="1575"/>
        <w:gridCol w:w="1556"/>
        <w:gridCol w:w="1165"/>
        <w:gridCol w:w="887"/>
        <w:gridCol w:w="69"/>
        <w:gridCol w:w="1575"/>
        <w:gridCol w:w="1556"/>
        <w:gridCol w:w="1165"/>
        <w:gridCol w:w="956"/>
      </w:tblGrid>
      <w:tr w:rsidR="003C1D6B" w:rsidRPr="00F22D87" w14:paraId="18D48568" w14:textId="77777777" w:rsidTr="003C1D6B">
        <w:trPr>
          <w:trHeight w:val="146"/>
        </w:trPr>
        <w:tc>
          <w:tcPr>
            <w:tcW w:w="14110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46B718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lastRenderedPageBreak/>
              <w:t xml:space="preserve">Supplementary Table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S1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</w:t>
            </w:r>
          </w:p>
          <w:p w14:paraId="58F0616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i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Differences at baseline between participants lost to follow-up and those who completed T3.</w:t>
            </w:r>
          </w:p>
        </w:tc>
      </w:tr>
      <w:tr w:rsidR="003C1D6B" w:rsidRPr="00F22D87" w14:paraId="27278BAA" w14:textId="77777777" w:rsidTr="003C1D6B">
        <w:trPr>
          <w:trHeight w:val="135"/>
        </w:trPr>
        <w:tc>
          <w:tcPr>
            <w:tcW w:w="360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C0E9EF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5252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7F5BF80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Experimental group</w:t>
            </w:r>
          </w:p>
        </w:tc>
        <w:tc>
          <w:tcPr>
            <w:tcW w:w="525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C073CE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ontrol group</w:t>
            </w:r>
          </w:p>
        </w:tc>
      </w:tr>
      <w:tr w:rsidR="003C1D6B" w:rsidRPr="00F22D87" w14:paraId="0FAE9967" w14:textId="77777777" w:rsidTr="003C1D6B">
        <w:trPr>
          <w:trHeight w:val="296"/>
        </w:trPr>
        <w:tc>
          <w:tcPr>
            <w:tcW w:w="360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325CCD4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C2FB336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T3 completers</w:t>
            </w:r>
          </w:p>
          <w:p w14:paraId="5CFB026C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(</w:t>
            </w: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n =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125)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2498C0FA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Drop-out before T3</w:t>
            </w:r>
          </w:p>
          <w:p w14:paraId="13300533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(</w:t>
            </w: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n =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20)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344428DB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Test-value</w:t>
            </w: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†</w:t>
            </w:r>
          </w:p>
        </w:tc>
        <w:tc>
          <w:tcPr>
            <w:tcW w:w="9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35E01D4B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p-value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71D0A7E0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T3 completers</w:t>
            </w:r>
          </w:p>
          <w:p w14:paraId="6CC53036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(</w:t>
            </w: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n =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43)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63D780ED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Drop-out before T3</w:t>
            </w:r>
          </w:p>
          <w:p w14:paraId="5D79E0EF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(</w:t>
            </w: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n =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13)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27B70CB0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Test-value</w:t>
            </w: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†</w:t>
            </w:r>
          </w:p>
        </w:tc>
        <w:tc>
          <w:tcPr>
            <w:tcW w:w="9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346E89F0" w14:textId="77777777" w:rsidR="003C1D6B" w:rsidRPr="00F22D87" w:rsidRDefault="003C1D6B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p-value</w:t>
            </w:r>
          </w:p>
        </w:tc>
      </w:tr>
      <w:tr w:rsidR="003C1D6B" w:rsidRPr="00F22D87" w14:paraId="7F452072" w14:textId="77777777" w:rsidTr="003C1D6B">
        <w:trPr>
          <w:trHeight w:val="105"/>
        </w:trPr>
        <w:tc>
          <w:tcPr>
            <w:tcW w:w="1411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83FB66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b/>
                <w:sz w:val="19"/>
                <w:szCs w:val="19"/>
              </w:rPr>
              <w:t>Characteristics informal caregivers</w:t>
            </w:r>
          </w:p>
        </w:tc>
      </w:tr>
      <w:tr w:rsidR="003C1D6B" w:rsidRPr="00F22D87" w14:paraId="521FA20D" w14:textId="77777777" w:rsidTr="003C1D6B">
        <w:trPr>
          <w:trHeight w:val="129"/>
        </w:trPr>
        <w:tc>
          <w:tcPr>
            <w:tcW w:w="360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9FABAD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Age, mean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SD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2DF771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59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1.8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E8A02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60.3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3.1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4548FC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0.278</w:t>
            </w:r>
          </w:p>
        </w:tc>
        <w:tc>
          <w:tcPr>
            <w:tcW w:w="9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B1C5AB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781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9D1431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64.7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0.8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C07F26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60.9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5.0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7EADE2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018</w:t>
            </w:r>
          </w:p>
        </w:tc>
        <w:tc>
          <w:tcPr>
            <w:tcW w:w="9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858CF9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313</w:t>
            </w:r>
          </w:p>
        </w:tc>
      </w:tr>
      <w:tr w:rsidR="003C1D6B" w:rsidRPr="00F22D87" w14:paraId="3569E21C" w14:textId="77777777" w:rsidTr="003C1D6B">
        <w:trPr>
          <w:trHeight w:val="146"/>
        </w:trPr>
        <w:tc>
          <w:tcPr>
            <w:tcW w:w="3606" w:type="dxa"/>
            <w:gridSpan w:val="2"/>
            <w:hideMark/>
          </w:tcPr>
          <w:p w14:paraId="2298A54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Sex, %male</w:t>
            </w:r>
          </w:p>
        </w:tc>
        <w:tc>
          <w:tcPr>
            <w:tcW w:w="1575" w:type="dxa"/>
            <w:hideMark/>
          </w:tcPr>
          <w:p w14:paraId="5509D62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0.3%</w:t>
            </w:r>
          </w:p>
        </w:tc>
        <w:tc>
          <w:tcPr>
            <w:tcW w:w="1556" w:type="dxa"/>
            <w:hideMark/>
          </w:tcPr>
          <w:p w14:paraId="756A9BC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2.7%</w:t>
            </w:r>
          </w:p>
        </w:tc>
        <w:tc>
          <w:tcPr>
            <w:tcW w:w="1165" w:type="dxa"/>
            <w:hideMark/>
          </w:tcPr>
          <w:p w14:paraId="15E7A8F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NA</w:t>
            </w:r>
          </w:p>
        </w:tc>
        <w:tc>
          <w:tcPr>
            <w:tcW w:w="956" w:type="dxa"/>
            <w:gridSpan w:val="2"/>
            <w:hideMark/>
          </w:tcPr>
          <w:p w14:paraId="7349ED0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779</w:t>
            </w:r>
          </w:p>
        </w:tc>
        <w:tc>
          <w:tcPr>
            <w:tcW w:w="1575" w:type="dxa"/>
            <w:hideMark/>
          </w:tcPr>
          <w:p w14:paraId="761856C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4.4%</w:t>
            </w:r>
          </w:p>
        </w:tc>
        <w:tc>
          <w:tcPr>
            <w:tcW w:w="1556" w:type="dxa"/>
            <w:hideMark/>
          </w:tcPr>
          <w:p w14:paraId="1EC5F3B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8.2%</w:t>
            </w:r>
          </w:p>
        </w:tc>
        <w:tc>
          <w:tcPr>
            <w:tcW w:w="1165" w:type="dxa"/>
            <w:hideMark/>
          </w:tcPr>
          <w:p w14:paraId="2B23DB8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NA</w:t>
            </w:r>
          </w:p>
        </w:tc>
        <w:tc>
          <w:tcPr>
            <w:tcW w:w="956" w:type="dxa"/>
            <w:hideMark/>
          </w:tcPr>
          <w:p w14:paraId="19AA4D7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00</w:t>
            </w:r>
          </w:p>
        </w:tc>
      </w:tr>
      <w:tr w:rsidR="003C1D6B" w:rsidRPr="00F22D87" w14:paraId="0A1B13B9" w14:textId="77777777" w:rsidTr="003C1D6B">
        <w:trPr>
          <w:trHeight w:val="446"/>
        </w:trPr>
        <w:tc>
          <w:tcPr>
            <w:tcW w:w="2381" w:type="dxa"/>
            <w:hideMark/>
          </w:tcPr>
          <w:p w14:paraId="3A1421E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Level of education</w:t>
            </w: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‡</w:t>
            </w:r>
          </w:p>
        </w:tc>
        <w:tc>
          <w:tcPr>
            <w:tcW w:w="1225" w:type="dxa"/>
            <w:hideMark/>
          </w:tcPr>
          <w:p w14:paraId="3164F9E0" w14:textId="77777777" w:rsidR="003C1D6B" w:rsidRPr="00F22D87" w:rsidRDefault="003C1D6B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Low</w:t>
            </w:r>
          </w:p>
          <w:p w14:paraId="09D2DC3F" w14:textId="77777777" w:rsidR="003C1D6B" w:rsidRPr="00F22D87" w:rsidRDefault="003C1D6B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Medium</w:t>
            </w:r>
          </w:p>
          <w:p w14:paraId="7958168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High</w:t>
            </w:r>
          </w:p>
        </w:tc>
        <w:tc>
          <w:tcPr>
            <w:tcW w:w="1575" w:type="dxa"/>
            <w:hideMark/>
          </w:tcPr>
          <w:p w14:paraId="436446D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7.1%</w:t>
            </w:r>
          </w:p>
          <w:p w14:paraId="78FEF9E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4.1%</w:t>
            </w:r>
          </w:p>
          <w:p w14:paraId="68C6E60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8.8%</w:t>
            </w:r>
          </w:p>
        </w:tc>
        <w:tc>
          <w:tcPr>
            <w:tcW w:w="1556" w:type="dxa"/>
            <w:hideMark/>
          </w:tcPr>
          <w:p w14:paraId="3174120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9.1%</w:t>
            </w:r>
          </w:p>
          <w:p w14:paraId="4CE4952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5.5%</w:t>
            </w:r>
          </w:p>
          <w:p w14:paraId="783B91C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5.5%</w:t>
            </w:r>
          </w:p>
        </w:tc>
        <w:tc>
          <w:tcPr>
            <w:tcW w:w="1165" w:type="dxa"/>
            <w:hideMark/>
          </w:tcPr>
          <w:p w14:paraId="20543C2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295</w:t>
            </w:r>
          </w:p>
        </w:tc>
        <w:tc>
          <w:tcPr>
            <w:tcW w:w="956" w:type="dxa"/>
            <w:gridSpan w:val="2"/>
            <w:hideMark/>
          </w:tcPr>
          <w:p w14:paraId="5A93D11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494</w:t>
            </w:r>
          </w:p>
        </w:tc>
        <w:tc>
          <w:tcPr>
            <w:tcW w:w="1575" w:type="dxa"/>
            <w:hideMark/>
          </w:tcPr>
          <w:p w14:paraId="73C88EE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3.3%</w:t>
            </w:r>
          </w:p>
          <w:p w14:paraId="701E4AC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5.6%</w:t>
            </w:r>
          </w:p>
          <w:p w14:paraId="55282DB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1.1%</w:t>
            </w:r>
          </w:p>
        </w:tc>
        <w:tc>
          <w:tcPr>
            <w:tcW w:w="1556" w:type="dxa"/>
            <w:hideMark/>
          </w:tcPr>
          <w:p w14:paraId="016F2CA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9.1%</w:t>
            </w:r>
          </w:p>
          <w:p w14:paraId="21102A8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6.4%</w:t>
            </w:r>
          </w:p>
          <w:p w14:paraId="043D4C0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4.5%</w:t>
            </w:r>
          </w:p>
        </w:tc>
        <w:tc>
          <w:tcPr>
            <w:tcW w:w="1165" w:type="dxa"/>
            <w:hideMark/>
          </w:tcPr>
          <w:p w14:paraId="3E9B521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181</w:t>
            </w:r>
          </w:p>
        </w:tc>
        <w:tc>
          <w:tcPr>
            <w:tcW w:w="956" w:type="dxa"/>
            <w:hideMark/>
          </w:tcPr>
          <w:p w14:paraId="67AA44B7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00</w:t>
            </w:r>
          </w:p>
        </w:tc>
      </w:tr>
      <w:tr w:rsidR="003C1D6B" w:rsidRPr="00F22D87" w14:paraId="33451371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4BD0619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Hours providing care a week, M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SD</w:t>
            </w:r>
          </w:p>
        </w:tc>
        <w:tc>
          <w:tcPr>
            <w:tcW w:w="1575" w:type="dxa"/>
            <w:hideMark/>
          </w:tcPr>
          <w:p w14:paraId="143DDA3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46.8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61.4</w:t>
            </w:r>
          </w:p>
        </w:tc>
        <w:tc>
          <w:tcPr>
            <w:tcW w:w="1556" w:type="dxa"/>
            <w:hideMark/>
          </w:tcPr>
          <w:p w14:paraId="23E863F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49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3.2</w:t>
            </w:r>
          </w:p>
        </w:tc>
        <w:tc>
          <w:tcPr>
            <w:tcW w:w="1165" w:type="dxa"/>
            <w:hideMark/>
          </w:tcPr>
          <w:p w14:paraId="254EDBB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0.188</w:t>
            </w:r>
          </w:p>
        </w:tc>
        <w:tc>
          <w:tcPr>
            <w:tcW w:w="956" w:type="dxa"/>
            <w:gridSpan w:val="2"/>
            <w:hideMark/>
          </w:tcPr>
          <w:p w14:paraId="5D50843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851</w:t>
            </w:r>
          </w:p>
        </w:tc>
        <w:tc>
          <w:tcPr>
            <w:tcW w:w="1575" w:type="dxa"/>
            <w:hideMark/>
          </w:tcPr>
          <w:p w14:paraId="74EC8E9D" w14:textId="26E1350A" w:rsidR="003C1D6B" w:rsidRPr="00F22D87" w:rsidRDefault="00F22D87" w:rsidP="00F22D8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>
              <w:rPr>
                <w:rFonts w:ascii="Times New Roman" w:hAnsi="Times New Roman" w:cs="Times New Roman"/>
                <w:sz w:val="19"/>
                <w:szCs w:val="19"/>
              </w:rPr>
              <w:t>78.1</w:t>
            </w:r>
            <w:r w:rsidR="003C1D6B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3C1D6B"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67.9</w:t>
            </w:r>
          </w:p>
        </w:tc>
        <w:tc>
          <w:tcPr>
            <w:tcW w:w="1556" w:type="dxa"/>
            <w:hideMark/>
          </w:tcPr>
          <w:p w14:paraId="3228011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80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58.8</w:t>
            </w:r>
          </w:p>
        </w:tc>
        <w:tc>
          <w:tcPr>
            <w:tcW w:w="1165" w:type="dxa"/>
            <w:hideMark/>
          </w:tcPr>
          <w:p w14:paraId="43BDAF8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0.112</w:t>
            </w:r>
          </w:p>
        </w:tc>
        <w:tc>
          <w:tcPr>
            <w:tcW w:w="956" w:type="dxa"/>
            <w:hideMark/>
          </w:tcPr>
          <w:p w14:paraId="5F03E3C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911</w:t>
            </w:r>
          </w:p>
        </w:tc>
      </w:tr>
      <w:tr w:rsidR="003C1D6B" w:rsidRPr="00F22D87" w14:paraId="5658C4DE" w14:textId="77777777" w:rsidTr="003C1D6B">
        <w:trPr>
          <w:trHeight w:val="446"/>
        </w:trPr>
        <w:tc>
          <w:tcPr>
            <w:tcW w:w="2381" w:type="dxa"/>
            <w:hideMark/>
          </w:tcPr>
          <w:p w14:paraId="7C07B5F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Relationship with the patient</w:t>
            </w:r>
          </w:p>
        </w:tc>
        <w:tc>
          <w:tcPr>
            <w:tcW w:w="1225" w:type="dxa"/>
            <w:hideMark/>
          </w:tcPr>
          <w:p w14:paraId="4EDC6506" w14:textId="77777777" w:rsidR="003C1D6B" w:rsidRPr="00F22D87" w:rsidRDefault="003C1D6B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%spouse</w:t>
            </w:r>
          </w:p>
          <w:p w14:paraId="781C7C1B" w14:textId="77777777" w:rsidR="003C1D6B" w:rsidRPr="00F22D87" w:rsidRDefault="003C1D6B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%child</w:t>
            </w:r>
          </w:p>
          <w:p w14:paraId="77D20B5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%other</w:t>
            </w:r>
          </w:p>
        </w:tc>
        <w:tc>
          <w:tcPr>
            <w:tcW w:w="1575" w:type="dxa"/>
            <w:hideMark/>
          </w:tcPr>
          <w:p w14:paraId="500A32C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3.6%</w:t>
            </w:r>
          </w:p>
          <w:p w14:paraId="324A768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8.4%</w:t>
            </w:r>
          </w:p>
          <w:p w14:paraId="6DB1CD0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8.0%</w:t>
            </w:r>
          </w:p>
        </w:tc>
        <w:tc>
          <w:tcPr>
            <w:tcW w:w="1556" w:type="dxa"/>
            <w:hideMark/>
          </w:tcPr>
          <w:p w14:paraId="5913FB1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0.0%</w:t>
            </w:r>
          </w:p>
          <w:p w14:paraId="6E94379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6.4%</w:t>
            </w:r>
          </w:p>
          <w:p w14:paraId="4726337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3.6%</w:t>
            </w:r>
          </w:p>
        </w:tc>
        <w:tc>
          <w:tcPr>
            <w:tcW w:w="1165" w:type="dxa"/>
            <w:hideMark/>
          </w:tcPr>
          <w:p w14:paraId="1F9217C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030</w:t>
            </w:r>
          </w:p>
        </w:tc>
        <w:tc>
          <w:tcPr>
            <w:tcW w:w="956" w:type="dxa"/>
            <w:gridSpan w:val="2"/>
            <w:hideMark/>
          </w:tcPr>
          <w:p w14:paraId="42A61CA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392</w:t>
            </w:r>
          </w:p>
        </w:tc>
        <w:tc>
          <w:tcPr>
            <w:tcW w:w="1575" w:type="dxa"/>
            <w:hideMark/>
          </w:tcPr>
          <w:p w14:paraId="79A729A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6.6%</w:t>
            </w:r>
          </w:p>
          <w:p w14:paraId="1CF6FCB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0.0%</w:t>
            </w:r>
          </w:p>
          <w:p w14:paraId="4A48A4C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.4%</w:t>
            </w:r>
          </w:p>
        </w:tc>
        <w:tc>
          <w:tcPr>
            <w:tcW w:w="1556" w:type="dxa"/>
            <w:hideMark/>
          </w:tcPr>
          <w:p w14:paraId="5FE76DD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5.5%</w:t>
            </w:r>
          </w:p>
          <w:p w14:paraId="4C6EC13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5.5%</w:t>
            </w:r>
          </w:p>
          <w:p w14:paraId="4FF7B74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9.1%</w:t>
            </w:r>
          </w:p>
        </w:tc>
        <w:tc>
          <w:tcPr>
            <w:tcW w:w="1165" w:type="dxa"/>
            <w:hideMark/>
          </w:tcPr>
          <w:p w14:paraId="6D3EACC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081</w:t>
            </w:r>
          </w:p>
        </w:tc>
        <w:tc>
          <w:tcPr>
            <w:tcW w:w="956" w:type="dxa"/>
            <w:hideMark/>
          </w:tcPr>
          <w:p w14:paraId="18783367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693</w:t>
            </w:r>
          </w:p>
        </w:tc>
      </w:tr>
      <w:tr w:rsidR="003C1D6B" w:rsidRPr="00F22D87" w14:paraId="237562D9" w14:textId="77777777" w:rsidTr="003C1D6B">
        <w:trPr>
          <w:trHeight w:val="74"/>
        </w:trPr>
        <w:tc>
          <w:tcPr>
            <w:tcW w:w="36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685594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o-residence with the patient (%yes)</w:t>
            </w:r>
          </w:p>
        </w:tc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4BFEB5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0.6%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1B33E1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0.9%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461027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910</w:t>
            </w:r>
          </w:p>
        </w:tc>
        <w:tc>
          <w:tcPr>
            <w:tcW w:w="9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8A9805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457</w:t>
            </w:r>
          </w:p>
        </w:tc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9ACE73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60.0%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92EF48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5.5%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966FCA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NA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EF7CCB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501</w:t>
            </w:r>
          </w:p>
        </w:tc>
      </w:tr>
      <w:tr w:rsidR="003C1D6B" w:rsidRPr="00F22D87" w14:paraId="4FB02E7E" w14:textId="77777777" w:rsidTr="003C1D6B">
        <w:trPr>
          <w:trHeight w:val="109"/>
        </w:trPr>
        <w:tc>
          <w:tcPr>
            <w:tcW w:w="1411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95DD48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b/>
                <w:sz w:val="19"/>
                <w:szCs w:val="19"/>
              </w:rPr>
              <w:t>Characteristics persons with dementia</w:t>
            </w:r>
          </w:p>
        </w:tc>
      </w:tr>
      <w:tr w:rsidR="003C1D6B" w:rsidRPr="00F22D87" w14:paraId="6A662D49" w14:textId="77777777" w:rsidTr="003C1D6B">
        <w:trPr>
          <w:trHeight w:val="114"/>
        </w:trPr>
        <w:tc>
          <w:tcPr>
            <w:tcW w:w="360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4F4689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Age, mean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SD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F5E753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79.2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8.1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5C4074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76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0.5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C57835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324</w:t>
            </w:r>
          </w:p>
        </w:tc>
        <w:tc>
          <w:tcPr>
            <w:tcW w:w="88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456469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188</w:t>
            </w:r>
          </w:p>
        </w:tc>
        <w:tc>
          <w:tcPr>
            <w:tcW w:w="164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CDF129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77.2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7.6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4D89E0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81.0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8.6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533E38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542</w:t>
            </w:r>
          </w:p>
        </w:tc>
        <w:tc>
          <w:tcPr>
            <w:tcW w:w="9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2ABF86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129</w:t>
            </w:r>
          </w:p>
        </w:tc>
      </w:tr>
      <w:tr w:rsidR="003C1D6B" w:rsidRPr="00F22D87" w14:paraId="30B21672" w14:textId="77777777" w:rsidTr="003C1D6B">
        <w:trPr>
          <w:trHeight w:val="146"/>
        </w:trPr>
        <w:tc>
          <w:tcPr>
            <w:tcW w:w="3606" w:type="dxa"/>
            <w:gridSpan w:val="2"/>
            <w:hideMark/>
          </w:tcPr>
          <w:p w14:paraId="6CE4327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Sex (%male)</w:t>
            </w:r>
          </w:p>
        </w:tc>
        <w:tc>
          <w:tcPr>
            <w:tcW w:w="1575" w:type="dxa"/>
            <w:hideMark/>
          </w:tcPr>
          <w:p w14:paraId="0971F7F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3.0%</w:t>
            </w:r>
          </w:p>
        </w:tc>
        <w:tc>
          <w:tcPr>
            <w:tcW w:w="1556" w:type="dxa"/>
            <w:hideMark/>
          </w:tcPr>
          <w:p w14:paraId="7442CA0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0.9%</w:t>
            </w:r>
          </w:p>
        </w:tc>
        <w:tc>
          <w:tcPr>
            <w:tcW w:w="1165" w:type="dxa"/>
            <w:hideMark/>
          </w:tcPr>
          <w:p w14:paraId="414D155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032</w:t>
            </w:r>
          </w:p>
        </w:tc>
        <w:tc>
          <w:tcPr>
            <w:tcW w:w="887" w:type="dxa"/>
            <w:hideMark/>
          </w:tcPr>
          <w:p w14:paraId="4539217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857</w:t>
            </w:r>
          </w:p>
        </w:tc>
        <w:tc>
          <w:tcPr>
            <w:tcW w:w="1644" w:type="dxa"/>
            <w:gridSpan w:val="2"/>
            <w:hideMark/>
          </w:tcPr>
          <w:p w14:paraId="3BC6CC0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7.7%</w:t>
            </w:r>
          </w:p>
        </w:tc>
        <w:tc>
          <w:tcPr>
            <w:tcW w:w="1556" w:type="dxa"/>
            <w:hideMark/>
          </w:tcPr>
          <w:p w14:paraId="548DAF3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5.5%</w:t>
            </w:r>
          </w:p>
        </w:tc>
        <w:tc>
          <w:tcPr>
            <w:tcW w:w="1165" w:type="dxa"/>
            <w:hideMark/>
          </w:tcPr>
          <w:p w14:paraId="5A878AD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018</w:t>
            </w:r>
          </w:p>
        </w:tc>
        <w:tc>
          <w:tcPr>
            <w:tcW w:w="956" w:type="dxa"/>
            <w:hideMark/>
          </w:tcPr>
          <w:p w14:paraId="1CE5A32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893</w:t>
            </w:r>
          </w:p>
        </w:tc>
      </w:tr>
      <w:tr w:rsidR="003C1D6B" w:rsidRPr="00F22D87" w14:paraId="74C0B3FE" w14:textId="77777777" w:rsidTr="003C1D6B">
        <w:trPr>
          <w:trHeight w:val="744"/>
        </w:trPr>
        <w:tc>
          <w:tcPr>
            <w:tcW w:w="2381" w:type="dxa"/>
            <w:hideMark/>
          </w:tcPr>
          <w:p w14:paraId="3B13DB1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Dementia diagnosis</w:t>
            </w:r>
          </w:p>
        </w:tc>
        <w:tc>
          <w:tcPr>
            <w:tcW w:w="1225" w:type="dxa"/>
            <w:hideMark/>
          </w:tcPr>
          <w:p w14:paraId="248B9CE0" w14:textId="77777777" w:rsidR="001162DA" w:rsidRDefault="003C1D6B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%AD</w:t>
            </w:r>
          </w:p>
          <w:p w14:paraId="03CA0796" w14:textId="6E7BF5A5" w:rsidR="003C1D6B" w:rsidRPr="00F22D87" w:rsidRDefault="003C1D6B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%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VaD</w:t>
            </w:r>
            <w:proofErr w:type="spellEnd"/>
          </w:p>
          <w:p w14:paraId="7891B85E" w14:textId="77777777" w:rsidR="003C1D6B" w:rsidRPr="00F22D87" w:rsidRDefault="003C1D6B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%PD</w:t>
            </w:r>
          </w:p>
          <w:p w14:paraId="095AD4CE" w14:textId="77777777" w:rsidR="003C1D6B" w:rsidRPr="00F22D87" w:rsidRDefault="003C1D6B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%other</w:t>
            </w:r>
          </w:p>
          <w:p w14:paraId="7CA2909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%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NDD</w:t>
            </w:r>
            <w:proofErr w:type="spellEnd"/>
          </w:p>
        </w:tc>
        <w:tc>
          <w:tcPr>
            <w:tcW w:w="1575" w:type="dxa"/>
            <w:hideMark/>
          </w:tcPr>
          <w:p w14:paraId="0392D69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9.3%</w:t>
            </w:r>
          </w:p>
          <w:p w14:paraId="333E322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3.8%</w:t>
            </w:r>
          </w:p>
          <w:p w14:paraId="74169B7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4%</w:t>
            </w:r>
          </w:p>
          <w:p w14:paraId="225819C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6.5%</w:t>
            </w:r>
          </w:p>
          <w:p w14:paraId="28E0A0A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7.9%</w:t>
            </w:r>
          </w:p>
        </w:tc>
        <w:tc>
          <w:tcPr>
            <w:tcW w:w="1556" w:type="dxa"/>
            <w:hideMark/>
          </w:tcPr>
          <w:p w14:paraId="4C8038E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9.1%</w:t>
            </w:r>
          </w:p>
          <w:p w14:paraId="6E14CB8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7.3%</w:t>
            </w:r>
          </w:p>
          <w:p w14:paraId="2ED0649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%</w:t>
            </w:r>
          </w:p>
          <w:p w14:paraId="0BB0B6F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3.6%</w:t>
            </w:r>
          </w:p>
          <w:p w14:paraId="1568436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%</w:t>
            </w:r>
          </w:p>
        </w:tc>
        <w:tc>
          <w:tcPr>
            <w:tcW w:w="1165" w:type="dxa"/>
            <w:hideMark/>
          </w:tcPr>
          <w:p w14:paraId="5BEF85B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.191</w:t>
            </w:r>
          </w:p>
        </w:tc>
        <w:tc>
          <w:tcPr>
            <w:tcW w:w="887" w:type="dxa"/>
            <w:hideMark/>
          </w:tcPr>
          <w:p w14:paraId="0EE889A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479</w:t>
            </w:r>
          </w:p>
        </w:tc>
        <w:tc>
          <w:tcPr>
            <w:tcW w:w="1644" w:type="dxa"/>
            <w:gridSpan w:val="2"/>
            <w:hideMark/>
          </w:tcPr>
          <w:p w14:paraId="09F5A7E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8.5%</w:t>
            </w:r>
          </w:p>
          <w:p w14:paraId="303739C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4.4%</w:t>
            </w:r>
          </w:p>
          <w:p w14:paraId="51AFB67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4%</w:t>
            </w:r>
          </w:p>
          <w:p w14:paraId="5CF70DA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.9%</w:t>
            </w:r>
          </w:p>
          <w:p w14:paraId="0CD2A7A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9.8%</w:t>
            </w:r>
          </w:p>
        </w:tc>
        <w:tc>
          <w:tcPr>
            <w:tcW w:w="1556" w:type="dxa"/>
            <w:hideMark/>
          </w:tcPr>
          <w:p w14:paraId="0876035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60.0%</w:t>
            </w:r>
          </w:p>
          <w:p w14:paraId="326BD6E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0.0%</w:t>
            </w:r>
          </w:p>
          <w:p w14:paraId="6E1F7C9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%</w:t>
            </w:r>
          </w:p>
          <w:p w14:paraId="48FC44B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0.0%</w:t>
            </w:r>
          </w:p>
          <w:p w14:paraId="10E4E47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%</w:t>
            </w:r>
          </w:p>
        </w:tc>
        <w:tc>
          <w:tcPr>
            <w:tcW w:w="1165" w:type="dxa"/>
            <w:hideMark/>
          </w:tcPr>
          <w:p w14:paraId="381C933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757</w:t>
            </w:r>
          </w:p>
        </w:tc>
        <w:tc>
          <w:tcPr>
            <w:tcW w:w="956" w:type="dxa"/>
            <w:hideMark/>
          </w:tcPr>
          <w:p w14:paraId="3B48D92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876</w:t>
            </w:r>
          </w:p>
        </w:tc>
      </w:tr>
      <w:tr w:rsidR="003C1D6B" w:rsidRPr="00F22D87" w14:paraId="57D1A78E" w14:textId="77777777" w:rsidTr="003C1D6B">
        <w:trPr>
          <w:trHeight w:val="74"/>
        </w:trPr>
        <w:tc>
          <w:tcPr>
            <w:tcW w:w="36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FC601E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Time since diagnosis in years, mean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SD</w:t>
            </w:r>
          </w:p>
        </w:tc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A439A5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6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E83CD0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6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15D307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014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F19953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988</w:t>
            </w:r>
          </w:p>
        </w:tc>
        <w:tc>
          <w:tcPr>
            <w:tcW w:w="164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37EDB4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3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4AE953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0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89E82A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262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407BC5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795</w:t>
            </w:r>
          </w:p>
        </w:tc>
      </w:tr>
      <w:tr w:rsidR="003C1D6B" w:rsidRPr="00647714" w14:paraId="5C11061D" w14:textId="77777777" w:rsidTr="003C1D6B">
        <w:trPr>
          <w:trHeight w:val="146"/>
        </w:trPr>
        <w:tc>
          <w:tcPr>
            <w:tcW w:w="1411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115CAC7" w14:textId="77777777" w:rsidR="003C1D6B" w:rsidRPr="00A52A5E" w:rsidRDefault="003C1D6B" w:rsidP="00B3256A">
            <w:pPr>
              <w:spacing w:line="276" w:lineRule="auto"/>
              <w:rPr>
                <w:rFonts w:ascii="Times New Roman" w:hAnsi="Times New Roman" w:cs="Times New Roman"/>
                <w:b/>
                <w:sz w:val="19"/>
                <w:szCs w:val="19"/>
                <w:lang w:val="fr-CH"/>
              </w:rPr>
            </w:pPr>
            <w:r w:rsidRPr="00A52A5E">
              <w:rPr>
                <w:rFonts w:ascii="Times New Roman" w:hAnsi="Times New Roman" w:cs="Times New Roman"/>
                <w:b/>
                <w:sz w:val="19"/>
                <w:szCs w:val="19"/>
                <w:lang w:val="fr-CH"/>
              </w:rPr>
              <w:t xml:space="preserve">Baseline scores on the questionnaires </w:t>
            </w:r>
            <w:r w:rsidRPr="00A52A5E">
              <w:rPr>
                <w:rFonts w:ascii="Times New Roman" w:hAnsi="Times New Roman" w:cs="Times New Roman"/>
                <w:sz w:val="19"/>
                <w:szCs w:val="19"/>
                <w:lang w:val="fr-CH"/>
              </w:rPr>
              <w:t xml:space="preserve">(M </w:t>
            </w:r>
            <w:r w:rsidRPr="00A52A5E">
              <w:rPr>
                <w:rStyle w:val="st"/>
                <w:rFonts w:ascii="Times New Roman" w:hAnsi="Times New Roman" w:cs="Times New Roman"/>
                <w:sz w:val="19"/>
                <w:szCs w:val="19"/>
                <w:lang w:val="fr-CH"/>
              </w:rPr>
              <w:t xml:space="preserve">± </w:t>
            </w:r>
            <w:proofErr w:type="spellStart"/>
            <w:r w:rsidRPr="00A52A5E">
              <w:rPr>
                <w:rStyle w:val="st"/>
                <w:rFonts w:ascii="Times New Roman" w:hAnsi="Times New Roman" w:cs="Times New Roman"/>
                <w:sz w:val="19"/>
                <w:szCs w:val="19"/>
                <w:lang w:val="fr-CH"/>
              </w:rPr>
              <w:t>SD</w:t>
            </w:r>
            <w:proofErr w:type="spellEnd"/>
            <w:r w:rsidRPr="00A52A5E">
              <w:rPr>
                <w:rStyle w:val="st"/>
                <w:rFonts w:ascii="Times New Roman" w:hAnsi="Times New Roman" w:cs="Times New Roman"/>
                <w:sz w:val="19"/>
                <w:szCs w:val="19"/>
                <w:lang w:val="fr-CH"/>
              </w:rPr>
              <w:t>)</w:t>
            </w:r>
          </w:p>
        </w:tc>
      </w:tr>
      <w:tr w:rsidR="003C1D6B" w:rsidRPr="00F22D87" w14:paraId="2338A16C" w14:textId="77777777" w:rsidTr="003C1D6B">
        <w:trPr>
          <w:trHeight w:val="224"/>
        </w:trPr>
        <w:tc>
          <w:tcPr>
            <w:tcW w:w="3606" w:type="dxa"/>
            <w:gridSpan w:val="2"/>
            <w:hideMark/>
          </w:tcPr>
          <w:p w14:paraId="14246DD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IRI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PT</w:t>
            </w:r>
          </w:p>
        </w:tc>
        <w:tc>
          <w:tcPr>
            <w:tcW w:w="1575" w:type="dxa"/>
            <w:hideMark/>
          </w:tcPr>
          <w:p w14:paraId="54977D4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7.8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.9</w:t>
            </w:r>
          </w:p>
        </w:tc>
        <w:tc>
          <w:tcPr>
            <w:tcW w:w="1556" w:type="dxa"/>
            <w:hideMark/>
          </w:tcPr>
          <w:p w14:paraId="52AD8C9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7.2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.8</w:t>
            </w:r>
          </w:p>
        </w:tc>
        <w:tc>
          <w:tcPr>
            <w:tcW w:w="1165" w:type="dxa"/>
            <w:hideMark/>
          </w:tcPr>
          <w:p w14:paraId="66F681F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604</w:t>
            </w:r>
          </w:p>
        </w:tc>
        <w:tc>
          <w:tcPr>
            <w:tcW w:w="956" w:type="dxa"/>
            <w:gridSpan w:val="2"/>
            <w:hideMark/>
          </w:tcPr>
          <w:p w14:paraId="19E50B7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547</w:t>
            </w:r>
          </w:p>
        </w:tc>
        <w:tc>
          <w:tcPr>
            <w:tcW w:w="1575" w:type="dxa"/>
            <w:hideMark/>
          </w:tcPr>
          <w:p w14:paraId="02F6B90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7.0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.2</w:t>
            </w:r>
          </w:p>
        </w:tc>
        <w:tc>
          <w:tcPr>
            <w:tcW w:w="1556" w:type="dxa"/>
            <w:hideMark/>
          </w:tcPr>
          <w:p w14:paraId="4E258D6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8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.0</w:t>
            </w:r>
          </w:p>
        </w:tc>
        <w:tc>
          <w:tcPr>
            <w:tcW w:w="1165" w:type="dxa"/>
            <w:hideMark/>
          </w:tcPr>
          <w:p w14:paraId="11AF4B7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034</w:t>
            </w:r>
          </w:p>
        </w:tc>
        <w:tc>
          <w:tcPr>
            <w:tcW w:w="956" w:type="dxa"/>
            <w:hideMark/>
          </w:tcPr>
          <w:p w14:paraId="0CEE0B6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306</w:t>
            </w:r>
          </w:p>
        </w:tc>
      </w:tr>
      <w:tr w:rsidR="003C1D6B" w:rsidRPr="00F22D87" w14:paraId="51959432" w14:textId="77777777" w:rsidTr="003C1D6B">
        <w:trPr>
          <w:trHeight w:val="103"/>
        </w:trPr>
        <w:tc>
          <w:tcPr>
            <w:tcW w:w="3606" w:type="dxa"/>
            <w:gridSpan w:val="2"/>
            <w:hideMark/>
          </w:tcPr>
          <w:p w14:paraId="4E9583C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IRI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EC</w:t>
            </w:r>
          </w:p>
        </w:tc>
        <w:tc>
          <w:tcPr>
            <w:tcW w:w="1575" w:type="dxa"/>
            <w:hideMark/>
          </w:tcPr>
          <w:p w14:paraId="58EC3C9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7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.4</w:t>
            </w:r>
          </w:p>
        </w:tc>
        <w:tc>
          <w:tcPr>
            <w:tcW w:w="1556" w:type="dxa"/>
            <w:hideMark/>
          </w:tcPr>
          <w:p w14:paraId="79DD062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8.7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.2</w:t>
            </w:r>
          </w:p>
        </w:tc>
        <w:tc>
          <w:tcPr>
            <w:tcW w:w="1165" w:type="dxa"/>
            <w:hideMark/>
          </w:tcPr>
          <w:p w14:paraId="2F42FBB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034</w:t>
            </w:r>
          </w:p>
        </w:tc>
        <w:tc>
          <w:tcPr>
            <w:tcW w:w="956" w:type="dxa"/>
            <w:gridSpan w:val="2"/>
            <w:hideMark/>
          </w:tcPr>
          <w:p w14:paraId="37BE54D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303</w:t>
            </w:r>
          </w:p>
        </w:tc>
        <w:tc>
          <w:tcPr>
            <w:tcW w:w="1575" w:type="dxa"/>
            <w:hideMark/>
          </w:tcPr>
          <w:p w14:paraId="1BC9CE5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7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.8</w:t>
            </w:r>
          </w:p>
        </w:tc>
        <w:tc>
          <w:tcPr>
            <w:tcW w:w="1556" w:type="dxa"/>
            <w:hideMark/>
          </w:tcPr>
          <w:p w14:paraId="27FEB53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8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4.2</w:t>
            </w:r>
          </w:p>
        </w:tc>
        <w:tc>
          <w:tcPr>
            <w:tcW w:w="1165" w:type="dxa"/>
            <w:hideMark/>
          </w:tcPr>
          <w:p w14:paraId="717A698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0.896</w:t>
            </w:r>
          </w:p>
        </w:tc>
        <w:tc>
          <w:tcPr>
            <w:tcW w:w="956" w:type="dxa"/>
            <w:hideMark/>
          </w:tcPr>
          <w:p w14:paraId="0030220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374</w:t>
            </w:r>
          </w:p>
        </w:tc>
      </w:tr>
      <w:tr w:rsidR="003C1D6B" w:rsidRPr="00F22D87" w14:paraId="685FC706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72632A77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HADS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D</w:t>
            </w:r>
          </w:p>
        </w:tc>
        <w:tc>
          <w:tcPr>
            <w:tcW w:w="1575" w:type="dxa"/>
            <w:hideMark/>
          </w:tcPr>
          <w:p w14:paraId="6160F97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4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4.0</w:t>
            </w:r>
          </w:p>
        </w:tc>
        <w:tc>
          <w:tcPr>
            <w:tcW w:w="1556" w:type="dxa"/>
            <w:hideMark/>
          </w:tcPr>
          <w:p w14:paraId="604F02C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6.2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5.1</w:t>
            </w:r>
          </w:p>
        </w:tc>
        <w:tc>
          <w:tcPr>
            <w:tcW w:w="1165" w:type="dxa"/>
            <w:hideMark/>
          </w:tcPr>
          <w:p w14:paraId="522B51A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595</w:t>
            </w:r>
          </w:p>
        </w:tc>
        <w:tc>
          <w:tcPr>
            <w:tcW w:w="956" w:type="dxa"/>
            <w:gridSpan w:val="2"/>
            <w:hideMark/>
          </w:tcPr>
          <w:p w14:paraId="62E7818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113</w:t>
            </w:r>
          </w:p>
        </w:tc>
        <w:tc>
          <w:tcPr>
            <w:tcW w:w="1575" w:type="dxa"/>
            <w:hideMark/>
          </w:tcPr>
          <w:p w14:paraId="6661E5E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5.2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4</w:t>
            </w:r>
          </w:p>
        </w:tc>
        <w:tc>
          <w:tcPr>
            <w:tcW w:w="1556" w:type="dxa"/>
            <w:hideMark/>
          </w:tcPr>
          <w:p w14:paraId="54BE778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6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6</w:t>
            </w:r>
          </w:p>
        </w:tc>
        <w:tc>
          <w:tcPr>
            <w:tcW w:w="1165" w:type="dxa"/>
            <w:hideMark/>
          </w:tcPr>
          <w:p w14:paraId="29FD873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334</w:t>
            </w:r>
          </w:p>
        </w:tc>
        <w:tc>
          <w:tcPr>
            <w:tcW w:w="956" w:type="dxa"/>
            <w:hideMark/>
          </w:tcPr>
          <w:p w14:paraId="7E38E96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188</w:t>
            </w:r>
          </w:p>
        </w:tc>
      </w:tr>
      <w:tr w:rsidR="003C1D6B" w:rsidRPr="00F22D87" w14:paraId="6C3080AC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3D63158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HADS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A</w:t>
            </w:r>
          </w:p>
        </w:tc>
        <w:tc>
          <w:tcPr>
            <w:tcW w:w="1575" w:type="dxa"/>
            <w:hideMark/>
          </w:tcPr>
          <w:p w14:paraId="1D3CFE6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5.8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7</w:t>
            </w:r>
          </w:p>
        </w:tc>
        <w:tc>
          <w:tcPr>
            <w:tcW w:w="1556" w:type="dxa"/>
            <w:hideMark/>
          </w:tcPr>
          <w:p w14:paraId="47F7CD7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8.3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8</w:t>
            </w:r>
          </w:p>
        </w:tc>
        <w:tc>
          <w:tcPr>
            <w:tcW w:w="1165" w:type="dxa"/>
            <w:hideMark/>
          </w:tcPr>
          <w:p w14:paraId="08933717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2.940</w:t>
            </w:r>
          </w:p>
        </w:tc>
        <w:tc>
          <w:tcPr>
            <w:tcW w:w="956" w:type="dxa"/>
            <w:gridSpan w:val="2"/>
            <w:hideMark/>
          </w:tcPr>
          <w:p w14:paraId="12B5187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004*</w:t>
            </w:r>
          </w:p>
        </w:tc>
        <w:tc>
          <w:tcPr>
            <w:tcW w:w="1575" w:type="dxa"/>
            <w:hideMark/>
          </w:tcPr>
          <w:p w14:paraId="48776B8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7.2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4.0</w:t>
            </w:r>
          </w:p>
        </w:tc>
        <w:tc>
          <w:tcPr>
            <w:tcW w:w="1556" w:type="dxa"/>
            <w:hideMark/>
          </w:tcPr>
          <w:p w14:paraId="2865415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9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5.0</w:t>
            </w:r>
          </w:p>
        </w:tc>
        <w:tc>
          <w:tcPr>
            <w:tcW w:w="1165" w:type="dxa"/>
            <w:hideMark/>
          </w:tcPr>
          <w:p w14:paraId="4F89310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595</w:t>
            </w:r>
          </w:p>
        </w:tc>
        <w:tc>
          <w:tcPr>
            <w:tcW w:w="956" w:type="dxa"/>
            <w:hideMark/>
          </w:tcPr>
          <w:p w14:paraId="5D2B964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117</w:t>
            </w:r>
          </w:p>
        </w:tc>
      </w:tr>
      <w:tr w:rsidR="003C1D6B" w:rsidRPr="00F22D87" w14:paraId="41FCA100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1BC53BC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Disruption</w:t>
            </w:r>
          </w:p>
        </w:tc>
        <w:tc>
          <w:tcPr>
            <w:tcW w:w="1575" w:type="dxa"/>
            <w:hideMark/>
          </w:tcPr>
          <w:p w14:paraId="7891F29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8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556" w:type="dxa"/>
            <w:hideMark/>
          </w:tcPr>
          <w:p w14:paraId="121378E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9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1.1</w:t>
            </w:r>
          </w:p>
        </w:tc>
        <w:tc>
          <w:tcPr>
            <w:tcW w:w="1165" w:type="dxa"/>
            <w:hideMark/>
          </w:tcPr>
          <w:p w14:paraId="1011C95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0.425</w:t>
            </w:r>
          </w:p>
        </w:tc>
        <w:tc>
          <w:tcPr>
            <w:tcW w:w="956" w:type="dxa"/>
            <w:gridSpan w:val="2"/>
            <w:hideMark/>
          </w:tcPr>
          <w:p w14:paraId="156550B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671</w:t>
            </w:r>
          </w:p>
        </w:tc>
        <w:tc>
          <w:tcPr>
            <w:tcW w:w="1575" w:type="dxa"/>
            <w:hideMark/>
          </w:tcPr>
          <w:p w14:paraId="6AD654F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556" w:type="dxa"/>
            <w:hideMark/>
          </w:tcPr>
          <w:p w14:paraId="3B869BC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8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165" w:type="dxa"/>
            <w:hideMark/>
          </w:tcPr>
          <w:p w14:paraId="36136B3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775</w:t>
            </w:r>
          </w:p>
        </w:tc>
        <w:tc>
          <w:tcPr>
            <w:tcW w:w="956" w:type="dxa"/>
            <w:hideMark/>
          </w:tcPr>
          <w:p w14:paraId="2205578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082</w:t>
            </w:r>
          </w:p>
        </w:tc>
      </w:tr>
      <w:tr w:rsidR="003C1D6B" w:rsidRPr="00F22D87" w14:paraId="1476CA4C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13B9629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Health</w:t>
            </w:r>
          </w:p>
        </w:tc>
        <w:tc>
          <w:tcPr>
            <w:tcW w:w="1575" w:type="dxa"/>
            <w:hideMark/>
          </w:tcPr>
          <w:p w14:paraId="4A08937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3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7</w:t>
            </w:r>
          </w:p>
        </w:tc>
        <w:tc>
          <w:tcPr>
            <w:tcW w:w="1556" w:type="dxa"/>
            <w:hideMark/>
          </w:tcPr>
          <w:p w14:paraId="460E678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7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1.0</w:t>
            </w:r>
          </w:p>
        </w:tc>
        <w:tc>
          <w:tcPr>
            <w:tcW w:w="1165" w:type="dxa"/>
            <w:hideMark/>
          </w:tcPr>
          <w:p w14:paraId="31A615A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456</w:t>
            </w:r>
          </w:p>
        </w:tc>
        <w:tc>
          <w:tcPr>
            <w:tcW w:w="956" w:type="dxa"/>
            <w:gridSpan w:val="2"/>
            <w:hideMark/>
          </w:tcPr>
          <w:p w14:paraId="4B98CA2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158</w:t>
            </w:r>
          </w:p>
        </w:tc>
        <w:tc>
          <w:tcPr>
            <w:tcW w:w="1575" w:type="dxa"/>
            <w:hideMark/>
          </w:tcPr>
          <w:p w14:paraId="3F90465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8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556" w:type="dxa"/>
            <w:hideMark/>
          </w:tcPr>
          <w:p w14:paraId="1CE80B7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165" w:type="dxa"/>
            <w:hideMark/>
          </w:tcPr>
          <w:p w14:paraId="0D0DB2F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2.174</w:t>
            </w:r>
          </w:p>
        </w:tc>
        <w:tc>
          <w:tcPr>
            <w:tcW w:w="956" w:type="dxa"/>
            <w:hideMark/>
          </w:tcPr>
          <w:p w14:paraId="6197B7E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034*</w:t>
            </w:r>
          </w:p>
        </w:tc>
      </w:tr>
      <w:tr w:rsidR="003C1D6B" w:rsidRPr="00F22D87" w14:paraId="4ABB4317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2C3B93FC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Support</w:t>
            </w:r>
          </w:p>
        </w:tc>
        <w:tc>
          <w:tcPr>
            <w:tcW w:w="1575" w:type="dxa"/>
            <w:hideMark/>
          </w:tcPr>
          <w:p w14:paraId="04A9043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3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556" w:type="dxa"/>
            <w:hideMark/>
          </w:tcPr>
          <w:p w14:paraId="63145BE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.9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165" w:type="dxa"/>
            <w:hideMark/>
          </w:tcPr>
          <w:p w14:paraId="1F1641D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131</w:t>
            </w:r>
          </w:p>
        </w:tc>
        <w:tc>
          <w:tcPr>
            <w:tcW w:w="956" w:type="dxa"/>
            <w:gridSpan w:val="2"/>
            <w:hideMark/>
          </w:tcPr>
          <w:p w14:paraId="33E8092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035*</w:t>
            </w:r>
          </w:p>
        </w:tc>
        <w:tc>
          <w:tcPr>
            <w:tcW w:w="1575" w:type="dxa"/>
            <w:hideMark/>
          </w:tcPr>
          <w:p w14:paraId="67B309C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7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556" w:type="dxa"/>
            <w:hideMark/>
          </w:tcPr>
          <w:p w14:paraId="5A8B32D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7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7</w:t>
            </w:r>
          </w:p>
        </w:tc>
        <w:tc>
          <w:tcPr>
            <w:tcW w:w="1165" w:type="dxa"/>
            <w:hideMark/>
          </w:tcPr>
          <w:p w14:paraId="292A659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110</w:t>
            </w:r>
          </w:p>
        </w:tc>
        <w:tc>
          <w:tcPr>
            <w:tcW w:w="956" w:type="dxa"/>
            <w:hideMark/>
          </w:tcPr>
          <w:p w14:paraId="5A88BCA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913</w:t>
            </w:r>
          </w:p>
        </w:tc>
      </w:tr>
      <w:tr w:rsidR="003C1D6B" w:rsidRPr="00F22D87" w14:paraId="36065A32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0D09A81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Self-esteem</w:t>
            </w:r>
          </w:p>
        </w:tc>
        <w:tc>
          <w:tcPr>
            <w:tcW w:w="1575" w:type="dxa"/>
            <w:hideMark/>
          </w:tcPr>
          <w:p w14:paraId="46815E6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8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6</w:t>
            </w:r>
          </w:p>
        </w:tc>
        <w:tc>
          <w:tcPr>
            <w:tcW w:w="1556" w:type="dxa"/>
            <w:hideMark/>
          </w:tcPr>
          <w:p w14:paraId="6C107C0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8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5</w:t>
            </w:r>
          </w:p>
        </w:tc>
        <w:tc>
          <w:tcPr>
            <w:tcW w:w="1165" w:type="dxa"/>
            <w:hideMark/>
          </w:tcPr>
          <w:p w14:paraId="4F72D8C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119</w:t>
            </w:r>
          </w:p>
        </w:tc>
        <w:tc>
          <w:tcPr>
            <w:tcW w:w="956" w:type="dxa"/>
            <w:gridSpan w:val="2"/>
            <w:hideMark/>
          </w:tcPr>
          <w:p w14:paraId="03F2579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906</w:t>
            </w:r>
          </w:p>
        </w:tc>
        <w:tc>
          <w:tcPr>
            <w:tcW w:w="1575" w:type="dxa"/>
            <w:hideMark/>
          </w:tcPr>
          <w:p w14:paraId="03169F1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7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6</w:t>
            </w:r>
          </w:p>
        </w:tc>
        <w:tc>
          <w:tcPr>
            <w:tcW w:w="1556" w:type="dxa"/>
            <w:hideMark/>
          </w:tcPr>
          <w:p w14:paraId="15E1CC1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7</w:t>
            </w:r>
          </w:p>
        </w:tc>
        <w:tc>
          <w:tcPr>
            <w:tcW w:w="1165" w:type="dxa"/>
            <w:hideMark/>
          </w:tcPr>
          <w:p w14:paraId="125E36B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787</w:t>
            </w:r>
          </w:p>
        </w:tc>
        <w:tc>
          <w:tcPr>
            <w:tcW w:w="956" w:type="dxa"/>
            <w:hideMark/>
          </w:tcPr>
          <w:p w14:paraId="4365DE1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435</w:t>
            </w:r>
          </w:p>
        </w:tc>
      </w:tr>
      <w:tr w:rsidR="003C1D6B" w:rsidRPr="00F22D87" w14:paraId="400FABDF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2CBF065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Finances</w:t>
            </w:r>
          </w:p>
        </w:tc>
        <w:tc>
          <w:tcPr>
            <w:tcW w:w="1575" w:type="dxa"/>
            <w:hideMark/>
          </w:tcPr>
          <w:p w14:paraId="3762C05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3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6</w:t>
            </w:r>
          </w:p>
        </w:tc>
        <w:tc>
          <w:tcPr>
            <w:tcW w:w="1556" w:type="dxa"/>
            <w:hideMark/>
          </w:tcPr>
          <w:p w14:paraId="627AE00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6</w:t>
            </w:r>
          </w:p>
        </w:tc>
        <w:tc>
          <w:tcPr>
            <w:tcW w:w="1165" w:type="dxa"/>
            <w:hideMark/>
          </w:tcPr>
          <w:p w14:paraId="1EF0DBB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1.269</w:t>
            </w:r>
          </w:p>
        </w:tc>
        <w:tc>
          <w:tcPr>
            <w:tcW w:w="956" w:type="dxa"/>
            <w:gridSpan w:val="2"/>
            <w:hideMark/>
          </w:tcPr>
          <w:p w14:paraId="1928A770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207</w:t>
            </w:r>
          </w:p>
        </w:tc>
        <w:tc>
          <w:tcPr>
            <w:tcW w:w="1575" w:type="dxa"/>
            <w:hideMark/>
          </w:tcPr>
          <w:p w14:paraId="47AC258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556" w:type="dxa"/>
            <w:hideMark/>
          </w:tcPr>
          <w:p w14:paraId="32280AC7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1.0</w:t>
            </w:r>
          </w:p>
        </w:tc>
        <w:tc>
          <w:tcPr>
            <w:tcW w:w="1165" w:type="dxa"/>
            <w:hideMark/>
          </w:tcPr>
          <w:p w14:paraId="4532354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572</w:t>
            </w:r>
          </w:p>
        </w:tc>
        <w:tc>
          <w:tcPr>
            <w:tcW w:w="956" w:type="dxa"/>
            <w:hideMark/>
          </w:tcPr>
          <w:p w14:paraId="3231EAF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570</w:t>
            </w:r>
          </w:p>
        </w:tc>
      </w:tr>
      <w:tr w:rsidR="003C1D6B" w:rsidRPr="00F22D87" w14:paraId="28A7AD7C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34414EF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RQI</w:t>
            </w:r>
            <w:proofErr w:type="spellEnd"/>
          </w:p>
        </w:tc>
        <w:tc>
          <w:tcPr>
            <w:tcW w:w="1575" w:type="dxa"/>
            <w:hideMark/>
          </w:tcPr>
          <w:p w14:paraId="487E77F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1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8.1</w:t>
            </w:r>
          </w:p>
        </w:tc>
        <w:tc>
          <w:tcPr>
            <w:tcW w:w="1556" w:type="dxa"/>
            <w:hideMark/>
          </w:tcPr>
          <w:p w14:paraId="36CC7D8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1.3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7.2</w:t>
            </w:r>
          </w:p>
        </w:tc>
        <w:tc>
          <w:tcPr>
            <w:tcW w:w="1165" w:type="dxa"/>
            <w:hideMark/>
          </w:tcPr>
          <w:p w14:paraId="5DF9164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158</w:t>
            </w:r>
          </w:p>
        </w:tc>
        <w:tc>
          <w:tcPr>
            <w:tcW w:w="956" w:type="dxa"/>
            <w:gridSpan w:val="2"/>
            <w:hideMark/>
          </w:tcPr>
          <w:p w14:paraId="37D8D1B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875</w:t>
            </w:r>
          </w:p>
        </w:tc>
        <w:tc>
          <w:tcPr>
            <w:tcW w:w="1575" w:type="dxa"/>
            <w:hideMark/>
          </w:tcPr>
          <w:p w14:paraId="13F292E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9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8.6</w:t>
            </w:r>
          </w:p>
        </w:tc>
        <w:tc>
          <w:tcPr>
            <w:tcW w:w="1556" w:type="dxa"/>
            <w:hideMark/>
          </w:tcPr>
          <w:p w14:paraId="5BFB7D71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9.2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9.4</w:t>
            </w:r>
          </w:p>
        </w:tc>
        <w:tc>
          <w:tcPr>
            <w:tcW w:w="1165" w:type="dxa"/>
            <w:hideMark/>
          </w:tcPr>
          <w:p w14:paraId="5A082EB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128</w:t>
            </w:r>
          </w:p>
        </w:tc>
        <w:tc>
          <w:tcPr>
            <w:tcW w:w="956" w:type="dxa"/>
            <w:hideMark/>
          </w:tcPr>
          <w:p w14:paraId="06F60EEF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899</w:t>
            </w:r>
          </w:p>
        </w:tc>
      </w:tr>
      <w:tr w:rsidR="003C1D6B" w:rsidRPr="00F22D87" w14:paraId="7CEC8CDC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43B72C8A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QoR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current</w:t>
            </w:r>
          </w:p>
        </w:tc>
        <w:tc>
          <w:tcPr>
            <w:tcW w:w="1575" w:type="dxa"/>
            <w:hideMark/>
          </w:tcPr>
          <w:p w14:paraId="65347057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3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2.6</w:t>
            </w:r>
          </w:p>
        </w:tc>
        <w:tc>
          <w:tcPr>
            <w:tcW w:w="1556" w:type="dxa"/>
            <w:hideMark/>
          </w:tcPr>
          <w:p w14:paraId="27C69B04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2.2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9</w:t>
            </w:r>
          </w:p>
        </w:tc>
        <w:tc>
          <w:tcPr>
            <w:tcW w:w="1165" w:type="dxa"/>
            <w:hideMark/>
          </w:tcPr>
          <w:p w14:paraId="0935A107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292</w:t>
            </w:r>
          </w:p>
        </w:tc>
        <w:tc>
          <w:tcPr>
            <w:tcW w:w="956" w:type="dxa"/>
            <w:gridSpan w:val="2"/>
            <w:hideMark/>
          </w:tcPr>
          <w:p w14:paraId="696F4256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211</w:t>
            </w:r>
          </w:p>
        </w:tc>
        <w:tc>
          <w:tcPr>
            <w:tcW w:w="1575" w:type="dxa"/>
            <w:hideMark/>
          </w:tcPr>
          <w:p w14:paraId="6C50D14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3.7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2.9</w:t>
            </w:r>
          </w:p>
        </w:tc>
        <w:tc>
          <w:tcPr>
            <w:tcW w:w="1556" w:type="dxa"/>
            <w:hideMark/>
          </w:tcPr>
          <w:p w14:paraId="737A8509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12.5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2</w:t>
            </w:r>
          </w:p>
        </w:tc>
        <w:tc>
          <w:tcPr>
            <w:tcW w:w="1165" w:type="dxa"/>
            <w:hideMark/>
          </w:tcPr>
          <w:p w14:paraId="3E4E931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330</w:t>
            </w:r>
          </w:p>
        </w:tc>
        <w:tc>
          <w:tcPr>
            <w:tcW w:w="956" w:type="dxa"/>
            <w:hideMark/>
          </w:tcPr>
          <w:p w14:paraId="676DDE0D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189</w:t>
            </w:r>
          </w:p>
        </w:tc>
      </w:tr>
      <w:tr w:rsidR="003C1D6B" w:rsidRPr="00F22D87" w14:paraId="57A0E6DA" w14:textId="77777777" w:rsidTr="003C1D6B">
        <w:trPr>
          <w:trHeight w:val="74"/>
        </w:trPr>
        <w:tc>
          <w:tcPr>
            <w:tcW w:w="3606" w:type="dxa"/>
            <w:gridSpan w:val="2"/>
            <w:hideMark/>
          </w:tcPr>
          <w:p w14:paraId="19E4C298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SSCQ</w:t>
            </w:r>
            <w:proofErr w:type="spellEnd"/>
          </w:p>
        </w:tc>
        <w:tc>
          <w:tcPr>
            <w:tcW w:w="1575" w:type="dxa"/>
            <w:hideMark/>
          </w:tcPr>
          <w:p w14:paraId="7809FFA2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7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4.8</w:t>
            </w:r>
          </w:p>
        </w:tc>
        <w:tc>
          <w:tcPr>
            <w:tcW w:w="1556" w:type="dxa"/>
            <w:hideMark/>
          </w:tcPr>
          <w:p w14:paraId="32A0CF7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5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5.9</w:t>
            </w:r>
          </w:p>
        </w:tc>
        <w:tc>
          <w:tcPr>
            <w:tcW w:w="1165" w:type="dxa"/>
            <w:hideMark/>
          </w:tcPr>
          <w:p w14:paraId="5E437AAB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819</w:t>
            </w:r>
          </w:p>
        </w:tc>
        <w:tc>
          <w:tcPr>
            <w:tcW w:w="956" w:type="dxa"/>
            <w:gridSpan w:val="2"/>
            <w:hideMark/>
          </w:tcPr>
          <w:p w14:paraId="5DC5D0A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071</w:t>
            </w:r>
          </w:p>
        </w:tc>
        <w:tc>
          <w:tcPr>
            <w:tcW w:w="1575" w:type="dxa"/>
            <w:hideMark/>
          </w:tcPr>
          <w:p w14:paraId="08E385E5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4.6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5.5</w:t>
            </w:r>
          </w:p>
        </w:tc>
        <w:tc>
          <w:tcPr>
            <w:tcW w:w="1556" w:type="dxa"/>
            <w:hideMark/>
          </w:tcPr>
          <w:p w14:paraId="1B945E23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22.7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5.4</w:t>
            </w:r>
          </w:p>
        </w:tc>
        <w:tc>
          <w:tcPr>
            <w:tcW w:w="1165" w:type="dxa"/>
            <w:hideMark/>
          </w:tcPr>
          <w:p w14:paraId="25EC242E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091</w:t>
            </w:r>
          </w:p>
        </w:tc>
        <w:tc>
          <w:tcPr>
            <w:tcW w:w="956" w:type="dxa"/>
            <w:hideMark/>
          </w:tcPr>
          <w:p w14:paraId="6F34CCC7" w14:textId="77777777" w:rsidR="003C1D6B" w:rsidRPr="00F22D87" w:rsidRDefault="003C1D6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280</w:t>
            </w:r>
          </w:p>
        </w:tc>
      </w:tr>
      <w:tr w:rsidR="003C1D6B" w:rsidRPr="00F22D87" w14:paraId="6EF9409C" w14:textId="77777777" w:rsidTr="003C1D6B">
        <w:trPr>
          <w:trHeight w:val="85"/>
        </w:trPr>
        <w:tc>
          <w:tcPr>
            <w:tcW w:w="14110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57F6EE7" w14:textId="77777777" w:rsidR="008C4CAC" w:rsidRDefault="003C1D6B" w:rsidP="00C75068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 xml:space="preserve">Note.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AD = Alzheimer’s dementia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VaD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Vascular Dementia, PD = Dementia associated with Parkinson’s Disease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NDD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No Differential Diagnosis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IRI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Interpersonal Reactivity Index, PT = Perspective Taking, EC = Empathic Concern.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HADS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-D/A = Hospital Anxiety and Depression Scale, subscale Depression/Anxiety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Caregiver Reaction Assessment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RQI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Relation</w:t>
            </w:r>
            <w:r w:rsidR="008C4CAC">
              <w:rPr>
                <w:rFonts w:ascii="Times New Roman" w:hAnsi="Times New Roman" w:cs="Times New Roman"/>
                <w:sz w:val="19"/>
                <w:szCs w:val="19"/>
              </w:rPr>
              <w:t xml:space="preserve">ship Quality Index, </w:t>
            </w:r>
            <w:proofErr w:type="spellStart"/>
            <w:r w:rsidR="008C4CAC">
              <w:rPr>
                <w:rFonts w:ascii="Times New Roman" w:hAnsi="Times New Roman" w:cs="Times New Roman"/>
                <w:sz w:val="19"/>
                <w:szCs w:val="19"/>
              </w:rPr>
              <w:t>QoR</w:t>
            </w:r>
            <w:proofErr w:type="spellEnd"/>
            <w:r w:rsidR="008C4CAC">
              <w:rPr>
                <w:rFonts w:ascii="Times New Roman" w:hAnsi="Times New Roman" w:cs="Times New Roman"/>
                <w:sz w:val="19"/>
                <w:szCs w:val="19"/>
              </w:rPr>
              <w:t>-current = current Q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ualit</w:t>
            </w:r>
            <w:r w:rsidR="008C4CAC">
              <w:rPr>
                <w:rFonts w:ascii="Times New Roman" w:hAnsi="Times New Roman" w:cs="Times New Roman"/>
                <w:sz w:val="19"/>
                <w:szCs w:val="19"/>
              </w:rPr>
              <w:t>y of the R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elationship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SSCQ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Short Sense of Competence Questionnaire.</w:t>
            </w:r>
          </w:p>
          <w:p w14:paraId="52C51D13" w14:textId="14CE769A" w:rsidR="003C1D6B" w:rsidRPr="00F22D87" w:rsidRDefault="003C1D6B" w:rsidP="00C75068">
            <w:pPr>
              <w:spacing w:line="276" w:lineRule="auto"/>
              <w:rPr>
                <w:rFonts w:ascii="Times New Roman" w:hAnsi="Times New Roman" w:cs="Times New Roman"/>
                <w:i/>
                <w:sz w:val="19"/>
                <w:szCs w:val="19"/>
              </w:rPr>
            </w:pP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†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Test-values for continuous outcome were t-values, for categorical values; Pearson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hi</w:t>
            </w:r>
            <w:r w:rsidRPr="00F22D87">
              <w:rPr>
                <w:rFonts w:ascii="Times New Roman" w:hAnsi="Times New Roman" w:cs="Times New Roman"/>
                <w:sz w:val="19"/>
                <w:szCs w:val="19"/>
                <w:vertAlign w:val="superscript"/>
              </w:rPr>
              <w:t>2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values. If cell count &lt; 5, the p-value of the Fisher’s exact test (2 categories) or Fisher-Freeman-Halton Exact Test (&gt;2 categories) is presented.</w:t>
            </w:r>
            <w:r w:rsidR="00E16921">
              <w:rPr>
                <w:rFonts w:ascii="Times New Roman" w:hAnsi="Times New Roman" w:cs="Times New Roman"/>
                <w:sz w:val="19"/>
                <w:szCs w:val="19"/>
              </w:rPr>
              <w:t xml:space="preserve"> The number of participants differ per variable due to missing values.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‡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Educational level according to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Verhage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fldChar w:fldCharType="begin"/>
            </w:r>
            <w:r w:rsidR="00C75068">
              <w:rPr>
                <w:rFonts w:ascii="Times New Roman" w:hAnsi="Times New Roman" w:cs="Times New Roman"/>
                <w:sz w:val="19"/>
                <w:szCs w:val="19"/>
              </w:rPr>
              <w:instrText xml:space="preserve"> ADDIN EN.CITE &lt;EndNote&gt;&lt;Cite&gt;&lt;Author&gt;Verhage&lt;/Author&gt;&lt;Year&gt;1964&lt;/Year&gt;&lt;RecNum&gt;272&lt;/RecNum&gt;&lt;DisplayText&gt;[35]&lt;/DisplayText&gt;&lt;record&gt;&lt;rec-number&gt;272&lt;/rec-number&gt;&lt;foreign-keys&gt;&lt;key app="EN" db-id="ezxxapf9e9p5ejed90qpzsaftz5dess2asp5" timestamp="1485248340"&gt;272&lt;/key&gt;&lt;/foreign-keys&gt;&lt;ref-type name="Book"&gt;6&lt;/ref-type&gt;&lt;contributors&gt;&lt;authors&gt;&lt;author&gt;Verhage, F&lt;/author&gt;&lt;/authors&gt;&lt;/contributors&gt;&lt;titles&gt;&lt;title&gt;Intelligentie en leeftijd: Onderzoek bij Nederlanders van twaalf tot zevenenzeventig jaar&lt;/title&gt;&lt;/titles&gt;&lt;dates&gt;&lt;year&gt;1964&lt;/year&gt;&lt;/dates&gt;&lt;pub-location&gt;Assen&lt;/pub-location&gt;&lt;publisher&gt;Van Gorcum&lt;/publisher&gt;&lt;urls&gt;&lt;/urls&gt;&lt;/record&gt;&lt;/Cite&gt;&lt;/EndNote&gt;</w:instrTex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fldChar w:fldCharType="separate"/>
            </w:r>
            <w:r w:rsidR="00C75068">
              <w:rPr>
                <w:rFonts w:ascii="Times New Roman" w:hAnsi="Times New Roman" w:cs="Times New Roman"/>
                <w:noProof/>
                <w:sz w:val="19"/>
                <w:szCs w:val="19"/>
              </w:rPr>
              <w:t>[35]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fldChar w:fldCharType="end"/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, recoded into low (1-4), medium (5), high (6-7).* &lt; .05, **p &lt; .001</w:t>
            </w:r>
          </w:p>
        </w:tc>
      </w:tr>
    </w:tbl>
    <w:p w14:paraId="6B309149" w14:textId="77777777" w:rsidR="003C1D6B" w:rsidRDefault="003C1D6B" w:rsidP="00B3256A">
      <w:pPr>
        <w:spacing w:line="276" w:lineRule="auto"/>
      </w:pPr>
    </w:p>
    <w:p w14:paraId="0D43FD27" w14:textId="3B8E44D3" w:rsidR="003C1D6B" w:rsidRDefault="003C1D6B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9B555A9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CA40CF5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C9207AB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93CFDEB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3E5EF32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67162E4C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8FB1158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2D540D9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A25A38B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0FFD5C0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01B800D1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0B041225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638BC1C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ellenraster"/>
        <w:tblpPr w:leftFromText="180" w:rightFromText="180" w:vertAnchor="text" w:horzAnchor="page" w:tblpX="721" w:tblpY="-824"/>
        <w:tblOverlap w:val="never"/>
        <w:tblW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81"/>
        <w:gridCol w:w="1225"/>
        <w:gridCol w:w="1575"/>
        <w:gridCol w:w="1556"/>
        <w:gridCol w:w="1165"/>
        <w:gridCol w:w="887"/>
        <w:gridCol w:w="69"/>
        <w:gridCol w:w="1575"/>
        <w:gridCol w:w="1556"/>
        <w:gridCol w:w="1165"/>
        <w:gridCol w:w="956"/>
      </w:tblGrid>
      <w:tr w:rsidR="00B3256A" w:rsidRPr="00F22D87" w14:paraId="74F4BBD6" w14:textId="77777777" w:rsidTr="00B3256A">
        <w:trPr>
          <w:trHeight w:val="146"/>
        </w:trPr>
        <w:tc>
          <w:tcPr>
            <w:tcW w:w="14110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7DE5696" w14:textId="16EE771C" w:rsidR="00B3256A" w:rsidRPr="00F22D87" w:rsidRDefault="002751E5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>
              <w:rPr>
                <w:rFonts w:ascii="Times New Roman" w:hAnsi="Times New Roman" w:cs="Times New Roman"/>
                <w:sz w:val="19"/>
                <w:szCs w:val="19"/>
              </w:rPr>
              <w:t xml:space="preserve">Supplementary Table </w:t>
            </w:r>
            <w:proofErr w:type="spellStart"/>
            <w:r>
              <w:rPr>
                <w:rFonts w:ascii="Times New Roman" w:hAnsi="Times New Roman" w:cs="Times New Roman"/>
                <w:sz w:val="19"/>
                <w:szCs w:val="19"/>
              </w:rPr>
              <w:t>S2</w:t>
            </w:r>
            <w:proofErr w:type="spellEnd"/>
            <w:r w:rsidR="00B3256A" w:rsidRPr="00F22D87">
              <w:rPr>
                <w:rFonts w:ascii="Times New Roman" w:hAnsi="Times New Roman" w:cs="Times New Roman"/>
                <w:sz w:val="19"/>
                <w:szCs w:val="19"/>
              </w:rPr>
              <w:t>.</w:t>
            </w:r>
          </w:p>
          <w:p w14:paraId="37ACA2F7" w14:textId="3DC58092" w:rsidR="00B3256A" w:rsidRPr="00F22D87" w:rsidRDefault="00B3256A" w:rsidP="00B3256A">
            <w:pPr>
              <w:spacing w:line="276" w:lineRule="auto"/>
              <w:rPr>
                <w:rFonts w:ascii="Times New Roman" w:hAnsi="Times New Roman" w:cs="Times New Roman"/>
                <w:i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Differences at baseline between participants lost to follow-up and those who completed T4</w:t>
            </w:r>
          </w:p>
        </w:tc>
      </w:tr>
      <w:tr w:rsidR="00B3256A" w:rsidRPr="00F22D87" w14:paraId="655328AF" w14:textId="77777777" w:rsidTr="00B3256A">
        <w:trPr>
          <w:trHeight w:val="135"/>
        </w:trPr>
        <w:tc>
          <w:tcPr>
            <w:tcW w:w="360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D70656" w14:textId="77777777" w:rsidR="00B3256A" w:rsidRPr="00F22D87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5252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31B0C5A" w14:textId="77777777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Experimental group</w:t>
            </w:r>
          </w:p>
        </w:tc>
        <w:tc>
          <w:tcPr>
            <w:tcW w:w="525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FB59CF5" w14:textId="77777777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ontrol group</w:t>
            </w:r>
          </w:p>
        </w:tc>
      </w:tr>
      <w:tr w:rsidR="00440903" w:rsidRPr="00F22D87" w14:paraId="55A143FA" w14:textId="77777777" w:rsidTr="00B3256A">
        <w:trPr>
          <w:trHeight w:val="296"/>
        </w:trPr>
        <w:tc>
          <w:tcPr>
            <w:tcW w:w="360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24CBEEE" w14:textId="77777777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154585E2" w14:textId="21594EB9" w:rsidR="00B3256A" w:rsidRPr="00F22D87" w:rsidRDefault="00440903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T4</w:t>
            </w:r>
            <w:r w:rsidR="00B3256A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completers</w:t>
            </w:r>
          </w:p>
          <w:p w14:paraId="272DE547" w14:textId="4B42DD91" w:rsidR="00B3256A" w:rsidRPr="00F22D87" w:rsidRDefault="00B3256A" w:rsidP="00440903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(</w:t>
            </w: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n =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440903" w:rsidRPr="00F22D87">
              <w:rPr>
                <w:rFonts w:ascii="Times New Roman" w:hAnsi="Times New Roman" w:cs="Times New Roman"/>
                <w:sz w:val="19"/>
                <w:szCs w:val="19"/>
              </w:rPr>
              <w:t>65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)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26C194C9" w14:textId="2499FBE4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Drop-out befo</w:t>
            </w:r>
            <w:r w:rsidR="00440903" w:rsidRPr="00F22D87">
              <w:rPr>
                <w:rFonts w:ascii="Times New Roman" w:hAnsi="Times New Roman" w:cs="Times New Roman"/>
                <w:sz w:val="19"/>
                <w:szCs w:val="19"/>
              </w:rPr>
              <w:t>re T4</w:t>
            </w:r>
          </w:p>
          <w:p w14:paraId="6B759B23" w14:textId="7330C184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(</w:t>
            </w: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n =</w:t>
            </w:r>
            <w:r w:rsidR="00440903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8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)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19CD8FCB" w14:textId="77777777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Test-value</w:t>
            </w: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†</w:t>
            </w:r>
          </w:p>
        </w:tc>
        <w:tc>
          <w:tcPr>
            <w:tcW w:w="9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7E121ECE" w14:textId="77777777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p-value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1834D0A8" w14:textId="50DECD36" w:rsidR="00B3256A" w:rsidRPr="00F22D87" w:rsidRDefault="00440903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T4</w:t>
            </w:r>
            <w:r w:rsidR="00B3256A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completers</w:t>
            </w:r>
          </w:p>
          <w:p w14:paraId="3D356E69" w14:textId="7BE1E685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(</w:t>
            </w: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n =</w:t>
            </w:r>
            <w:r w:rsidR="00440903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22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)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5D98085" w14:textId="2A2E61E2" w:rsidR="00B3256A" w:rsidRPr="00F22D87" w:rsidRDefault="00440903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Drop-out before T4</w:t>
            </w:r>
          </w:p>
          <w:p w14:paraId="44244801" w14:textId="3F7EE329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(</w:t>
            </w: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n =</w:t>
            </w:r>
            <w:r w:rsidR="00440903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34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)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3EEB3876" w14:textId="77777777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Test-value</w:t>
            </w: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†</w:t>
            </w:r>
          </w:p>
        </w:tc>
        <w:tc>
          <w:tcPr>
            <w:tcW w:w="9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60E1E87F" w14:textId="77777777" w:rsidR="00B3256A" w:rsidRPr="00F22D87" w:rsidRDefault="00B3256A" w:rsidP="00B3256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>p-value</w:t>
            </w:r>
          </w:p>
        </w:tc>
      </w:tr>
      <w:tr w:rsidR="00B3256A" w:rsidRPr="00F22D87" w14:paraId="3A539C39" w14:textId="77777777" w:rsidTr="00B3256A">
        <w:trPr>
          <w:trHeight w:val="105"/>
        </w:trPr>
        <w:tc>
          <w:tcPr>
            <w:tcW w:w="1411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6B9A09E" w14:textId="77777777" w:rsidR="00B3256A" w:rsidRPr="0066638A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b/>
                <w:sz w:val="19"/>
                <w:szCs w:val="19"/>
              </w:rPr>
              <w:t>Characteristics informal caregivers</w:t>
            </w:r>
          </w:p>
        </w:tc>
      </w:tr>
      <w:tr w:rsidR="00B3256A" w:rsidRPr="00F22D87" w14:paraId="156DADF5" w14:textId="77777777" w:rsidTr="00B3256A">
        <w:trPr>
          <w:trHeight w:val="129"/>
        </w:trPr>
        <w:tc>
          <w:tcPr>
            <w:tcW w:w="360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49D13D8" w14:textId="77777777" w:rsidR="00B3256A" w:rsidRPr="00F22D87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Age, mean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SD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0F16D8" w14:textId="656B607C" w:rsidR="00B3256A" w:rsidRPr="0066638A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58.5</w:t>
            </w:r>
            <w:r w:rsidR="00B3256A" w:rsidRPr="0066638A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66638A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12.7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2EC19FD" w14:textId="4397F987" w:rsidR="00B3256A" w:rsidRPr="0066638A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60.5</w:t>
            </w:r>
            <w:r w:rsidR="00B3256A" w:rsidRPr="0066638A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66638A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11.3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6ADB741" w14:textId="00AEC5E7" w:rsidR="00B3256A" w:rsidRPr="0066638A" w:rsidRDefault="00B3256A" w:rsidP="007A7DB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-0.</w:t>
            </w:r>
            <w:r w:rsidR="007A7DB7" w:rsidRPr="0066638A">
              <w:rPr>
                <w:rFonts w:ascii="Times New Roman" w:hAnsi="Times New Roman" w:cs="Times New Roman"/>
                <w:sz w:val="19"/>
                <w:szCs w:val="19"/>
              </w:rPr>
              <w:t>967</w:t>
            </w:r>
          </w:p>
        </w:tc>
        <w:tc>
          <w:tcPr>
            <w:tcW w:w="9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15C293B" w14:textId="4680992C" w:rsidR="00B3256A" w:rsidRPr="0066638A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.335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7A69680" w14:textId="61EB8AF5" w:rsidR="00B3256A" w:rsidRPr="00F22D87" w:rsidRDefault="007A7DB7" w:rsidP="007A7DB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63.6</w:t>
            </w:r>
            <w:r w:rsidR="00B3256A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B3256A" w:rsidRPr="00F22D87">
              <w:rPr>
                <w:rFonts w:ascii="Times New Roman" w:hAnsi="Times New Roman" w:cs="Times New Roman"/>
                <w:sz w:val="19"/>
                <w:szCs w:val="19"/>
              </w:rPr>
              <w:t>10.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5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CE86CB7" w14:textId="08DE4110" w:rsidR="00B3256A" w:rsidRPr="00F22D87" w:rsidRDefault="007A7DB7" w:rsidP="007A7DB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64.0</w:t>
            </w:r>
            <w:r w:rsidR="00B3256A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2.8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B9F7582" w14:textId="0275E76E" w:rsidR="00B3256A" w:rsidRPr="00F22D87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0.144</w:t>
            </w:r>
          </w:p>
        </w:tc>
        <w:tc>
          <w:tcPr>
            <w:tcW w:w="9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F6BCB93" w14:textId="0327BB09" w:rsidR="00B3256A" w:rsidRPr="00F22D87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886</w:t>
            </w:r>
          </w:p>
        </w:tc>
      </w:tr>
      <w:tr w:rsidR="00B3256A" w:rsidRPr="00F22D87" w14:paraId="0091EEB7" w14:textId="77777777" w:rsidTr="00B3256A">
        <w:trPr>
          <w:trHeight w:val="146"/>
        </w:trPr>
        <w:tc>
          <w:tcPr>
            <w:tcW w:w="3606" w:type="dxa"/>
            <w:gridSpan w:val="2"/>
            <w:hideMark/>
          </w:tcPr>
          <w:p w14:paraId="2BB744AE" w14:textId="77777777" w:rsidR="00B3256A" w:rsidRPr="00F22D87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Sex, %male</w:t>
            </w:r>
          </w:p>
        </w:tc>
        <w:tc>
          <w:tcPr>
            <w:tcW w:w="1575" w:type="dxa"/>
            <w:hideMark/>
          </w:tcPr>
          <w:p w14:paraId="30D2954A" w14:textId="65F6CE0F" w:rsidR="00B3256A" w:rsidRPr="0066638A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23.4</w:t>
            </w:r>
            <w:r w:rsidR="00B3256A" w:rsidRPr="0066638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19B5F5B4" w14:textId="25472EA0" w:rsidR="00B3256A" w:rsidRPr="0066638A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18.5</w:t>
            </w:r>
            <w:r w:rsidR="00B3256A" w:rsidRPr="0066638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749FA83E" w14:textId="77777777" w:rsidR="00B3256A" w:rsidRPr="0066638A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NA</w:t>
            </w:r>
          </w:p>
        </w:tc>
        <w:tc>
          <w:tcPr>
            <w:tcW w:w="956" w:type="dxa"/>
            <w:gridSpan w:val="2"/>
            <w:hideMark/>
          </w:tcPr>
          <w:p w14:paraId="2C065905" w14:textId="48AD9103" w:rsidR="00B3256A" w:rsidRPr="0066638A" w:rsidRDefault="0066638A" w:rsidP="0066638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.538</w:t>
            </w:r>
          </w:p>
        </w:tc>
        <w:tc>
          <w:tcPr>
            <w:tcW w:w="1575" w:type="dxa"/>
            <w:hideMark/>
          </w:tcPr>
          <w:p w14:paraId="0A91F075" w14:textId="4B3695EB" w:rsidR="00B3256A" w:rsidRPr="0066638A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13.6</w:t>
            </w:r>
            <w:r w:rsidR="00B3256A" w:rsidRPr="0066638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1BC2719A" w14:textId="4CCFFB59" w:rsidR="00B3256A" w:rsidRPr="0066638A" w:rsidRDefault="0066638A" w:rsidP="0066638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29.4</w:t>
            </w:r>
            <w:r w:rsidR="00B3256A" w:rsidRPr="0066638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0D8CE429" w14:textId="77777777" w:rsidR="00B3256A" w:rsidRPr="0066638A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NA</w:t>
            </w:r>
          </w:p>
        </w:tc>
        <w:tc>
          <w:tcPr>
            <w:tcW w:w="956" w:type="dxa"/>
            <w:hideMark/>
          </w:tcPr>
          <w:p w14:paraId="7119A9BF" w14:textId="790121C5" w:rsidR="00B3256A" w:rsidRPr="0066638A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.210</w:t>
            </w:r>
          </w:p>
        </w:tc>
      </w:tr>
      <w:tr w:rsidR="00B3256A" w:rsidRPr="00F22D87" w14:paraId="0B502F5E" w14:textId="77777777" w:rsidTr="00B3256A">
        <w:trPr>
          <w:trHeight w:val="446"/>
        </w:trPr>
        <w:tc>
          <w:tcPr>
            <w:tcW w:w="2381" w:type="dxa"/>
            <w:hideMark/>
          </w:tcPr>
          <w:p w14:paraId="797F8C5D" w14:textId="77777777" w:rsidR="00B3256A" w:rsidRPr="00DA4A0C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Level of education</w:t>
            </w:r>
            <w:r w:rsidRPr="00DA4A0C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‡</w:t>
            </w:r>
          </w:p>
        </w:tc>
        <w:tc>
          <w:tcPr>
            <w:tcW w:w="1225" w:type="dxa"/>
            <w:hideMark/>
          </w:tcPr>
          <w:p w14:paraId="2D38BA3B" w14:textId="77777777" w:rsidR="00B3256A" w:rsidRPr="00DA4A0C" w:rsidRDefault="00B3256A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Low</w:t>
            </w:r>
          </w:p>
          <w:p w14:paraId="744D44C5" w14:textId="77777777" w:rsidR="00B3256A" w:rsidRPr="00DA4A0C" w:rsidRDefault="00B3256A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Medium</w:t>
            </w:r>
          </w:p>
          <w:p w14:paraId="53542384" w14:textId="77777777" w:rsidR="00B3256A" w:rsidRPr="00DA4A0C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High</w:t>
            </w:r>
          </w:p>
        </w:tc>
        <w:tc>
          <w:tcPr>
            <w:tcW w:w="1575" w:type="dxa"/>
            <w:hideMark/>
          </w:tcPr>
          <w:p w14:paraId="5DE352CC" w14:textId="69563CE9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8.0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74EC3FC3" w14:textId="378369AD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37.5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26570C02" w14:textId="2AD2366E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54.5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74747F6A" w14:textId="44D660BF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22.2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34490BC8" w14:textId="14983D5D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34.6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7155BE50" w14:textId="7BF9F2D6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43.2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0172E7EC" w14:textId="39F6A427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5.741</w:t>
            </w:r>
          </w:p>
        </w:tc>
        <w:tc>
          <w:tcPr>
            <w:tcW w:w="956" w:type="dxa"/>
            <w:gridSpan w:val="2"/>
            <w:hideMark/>
          </w:tcPr>
          <w:p w14:paraId="3037E8BB" w14:textId="38701936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0.057</w:t>
            </w:r>
          </w:p>
        </w:tc>
        <w:tc>
          <w:tcPr>
            <w:tcW w:w="1575" w:type="dxa"/>
            <w:hideMark/>
          </w:tcPr>
          <w:p w14:paraId="6BE816EA" w14:textId="16391919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18.2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41C3F134" w14:textId="2323212F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45.5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15092033" w14:textId="054B7833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36.3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1A2502DF" w14:textId="7E1C8C04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8.9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18EBDD49" w14:textId="000B3A5A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29.4</w:t>
            </w:r>
            <w:r w:rsidR="00B3256A" w:rsidRPr="00DA4A0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2B94FCCF" w14:textId="18B01739" w:rsidR="00B3256A" w:rsidRPr="00DA4A0C" w:rsidRDefault="00DA4A0C" w:rsidP="00DA4A0C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61.7%</w:t>
            </w:r>
          </w:p>
        </w:tc>
        <w:tc>
          <w:tcPr>
            <w:tcW w:w="1165" w:type="dxa"/>
            <w:hideMark/>
          </w:tcPr>
          <w:p w14:paraId="0DB34906" w14:textId="139CBC87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0.168</w:t>
            </w:r>
          </w:p>
        </w:tc>
        <w:tc>
          <w:tcPr>
            <w:tcW w:w="956" w:type="dxa"/>
            <w:hideMark/>
          </w:tcPr>
          <w:p w14:paraId="32052B05" w14:textId="42380303" w:rsidR="00B3256A" w:rsidRPr="00DA4A0C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DA4A0C">
              <w:rPr>
                <w:rFonts w:ascii="Times New Roman" w:hAnsi="Times New Roman" w:cs="Times New Roman"/>
                <w:sz w:val="19"/>
                <w:szCs w:val="19"/>
              </w:rPr>
              <w:t>.186</w:t>
            </w:r>
          </w:p>
        </w:tc>
      </w:tr>
      <w:tr w:rsidR="00B3256A" w:rsidRPr="00F22D87" w14:paraId="6532E321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1E35E6BE" w14:textId="77777777" w:rsidR="00B3256A" w:rsidRPr="0011566A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 xml:space="preserve">Hours providing care a week, M </w:t>
            </w:r>
            <w:r w:rsidRPr="0011566A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 xml:space="preserve"> SD</w:t>
            </w:r>
          </w:p>
        </w:tc>
        <w:tc>
          <w:tcPr>
            <w:tcW w:w="1575" w:type="dxa"/>
            <w:hideMark/>
          </w:tcPr>
          <w:p w14:paraId="14E1C657" w14:textId="22EFC6AF" w:rsidR="00B3256A" w:rsidRPr="0011566A" w:rsidRDefault="00B3256A" w:rsidP="00F22D8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4</w:t>
            </w:r>
            <w:r w:rsidR="00F22D87" w:rsidRPr="0011566A">
              <w:rPr>
                <w:rFonts w:ascii="Times New Roman" w:hAnsi="Times New Roman" w:cs="Times New Roman"/>
                <w:sz w:val="19"/>
                <w:szCs w:val="19"/>
              </w:rPr>
              <w:t>5.3</w:t>
            </w: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11566A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F22D87" w:rsidRPr="0011566A">
              <w:rPr>
                <w:rFonts w:ascii="Times New Roman" w:hAnsi="Times New Roman" w:cs="Times New Roman"/>
                <w:sz w:val="19"/>
                <w:szCs w:val="19"/>
              </w:rPr>
              <w:t>59.5</w:t>
            </w:r>
          </w:p>
        </w:tc>
        <w:tc>
          <w:tcPr>
            <w:tcW w:w="1556" w:type="dxa"/>
            <w:hideMark/>
          </w:tcPr>
          <w:p w14:paraId="3482BDBD" w14:textId="1C9085BE" w:rsidR="00B3256A" w:rsidRPr="0011566A" w:rsidRDefault="00B3256A" w:rsidP="00F22D8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4</w:t>
            </w:r>
            <w:r w:rsidR="00F22D87" w:rsidRPr="0011566A">
              <w:rPr>
                <w:rFonts w:ascii="Times New Roman" w:hAnsi="Times New Roman" w:cs="Times New Roman"/>
                <w:sz w:val="19"/>
                <w:szCs w:val="19"/>
              </w:rPr>
              <w:t>8.7</w:t>
            </w: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11566A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F22D87" w:rsidRPr="0011566A">
              <w:rPr>
                <w:rFonts w:ascii="Times New Roman" w:hAnsi="Times New Roman" w:cs="Times New Roman"/>
                <w:sz w:val="19"/>
                <w:szCs w:val="19"/>
              </w:rPr>
              <w:t>60.9</w:t>
            </w:r>
          </w:p>
        </w:tc>
        <w:tc>
          <w:tcPr>
            <w:tcW w:w="1165" w:type="dxa"/>
            <w:hideMark/>
          </w:tcPr>
          <w:p w14:paraId="16B5D61A" w14:textId="421AA69A" w:rsidR="00B3256A" w:rsidRPr="0011566A" w:rsidRDefault="00F22D8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-0.332</w:t>
            </w:r>
          </w:p>
        </w:tc>
        <w:tc>
          <w:tcPr>
            <w:tcW w:w="956" w:type="dxa"/>
            <w:gridSpan w:val="2"/>
            <w:hideMark/>
          </w:tcPr>
          <w:p w14:paraId="58E36023" w14:textId="1111F0A2" w:rsidR="00B3256A" w:rsidRPr="0011566A" w:rsidRDefault="00F22D8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.740</w:t>
            </w:r>
          </w:p>
        </w:tc>
        <w:tc>
          <w:tcPr>
            <w:tcW w:w="1575" w:type="dxa"/>
            <w:hideMark/>
          </w:tcPr>
          <w:p w14:paraId="25EBFD80" w14:textId="2013DAC0" w:rsidR="00B3256A" w:rsidRPr="0011566A" w:rsidRDefault="00F22D87" w:rsidP="00F22D8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80.3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11566A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65.5</w:t>
            </w:r>
          </w:p>
        </w:tc>
        <w:tc>
          <w:tcPr>
            <w:tcW w:w="1556" w:type="dxa"/>
            <w:hideMark/>
          </w:tcPr>
          <w:p w14:paraId="6968E8B8" w14:textId="4327EB66" w:rsidR="00B3256A" w:rsidRPr="0011566A" w:rsidRDefault="00F22D87" w:rsidP="00F22D8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77.5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11566A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11566A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66.3</w:t>
            </w:r>
          </w:p>
        </w:tc>
        <w:tc>
          <w:tcPr>
            <w:tcW w:w="1165" w:type="dxa"/>
            <w:hideMark/>
          </w:tcPr>
          <w:p w14:paraId="78B4D726" w14:textId="5FC51AC7" w:rsidR="00B3256A" w:rsidRPr="0011566A" w:rsidRDefault="00B3256A" w:rsidP="00F22D8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-0.</w:t>
            </w:r>
            <w:r w:rsidR="00F22D87" w:rsidRPr="0011566A">
              <w:rPr>
                <w:rFonts w:ascii="Times New Roman" w:hAnsi="Times New Roman" w:cs="Times New Roman"/>
                <w:sz w:val="19"/>
                <w:szCs w:val="19"/>
              </w:rPr>
              <w:t>158</w:t>
            </w:r>
          </w:p>
        </w:tc>
        <w:tc>
          <w:tcPr>
            <w:tcW w:w="956" w:type="dxa"/>
            <w:hideMark/>
          </w:tcPr>
          <w:p w14:paraId="4CAEB3C1" w14:textId="37010C0B" w:rsidR="00B3256A" w:rsidRPr="0011566A" w:rsidRDefault="00F22D8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.875</w:t>
            </w:r>
          </w:p>
        </w:tc>
      </w:tr>
      <w:tr w:rsidR="00B3256A" w:rsidRPr="00F22D87" w14:paraId="73316243" w14:textId="77777777" w:rsidTr="00B3256A">
        <w:trPr>
          <w:trHeight w:val="446"/>
        </w:trPr>
        <w:tc>
          <w:tcPr>
            <w:tcW w:w="2381" w:type="dxa"/>
            <w:hideMark/>
          </w:tcPr>
          <w:p w14:paraId="6C405808" w14:textId="77777777" w:rsidR="00B3256A" w:rsidRPr="0011566A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Relationship with the patient</w:t>
            </w:r>
          </w:p>
        </w:tc>
        <w:tc>
          <w:tcPr>
            <w:tcW w:w="1225" w:type="dxa"/>
            <w:hideMark/>
          </w:tcPr>
          <w:p w14:paraId="7B7E0C16" w14:textId="77777777" w:rsidR="00B3256A" w:rsidRPr="0011566A" w:rsidRDefault="00B3256A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%spouse</w:t>
            </w:r>
          </w:p>
          <w:p w14:paraId="2DA29876" w14:textId="77777777" w:rsidR="00B3256A" w:rsidRPr="0011566A" w:rsidRDefault="00B3256A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%child</w:t>
            </w:r>
          </w:p>
          <w:p w14:paraId="51BFB312" w14:textId="77777777" w:rsidR="00B3256A" w:rsidRPr="0011566A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%other</w:t>
            </w:r>
          </w:p>
        </w:tc>
        <w:tc>
          <w:tcPr>
            <w:tcW w:w="1575" w:type="dxa"/>
            <w:hideMark/>
          </w:tcPr>
          <w:p w14:paraId="424588F7" w14:textId="57656357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37.5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00A433E4" w14:textId="1BC90AF6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43.8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3667623C" w14:textId="0F97A2CB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18.7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37305850" w14:textId="1BD79E22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35.0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54B8C310" w14:textId="07278302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48.8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4F201A06" w14:textId="03BBF7EC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16.2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1D933086" w14:textId="203BDAA6" w:rsidR="00B3256A" w:rsidRPr="0011566A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0.381</w:t>
            </w:r>
          </w:p>
        </w:tc>
        <w:tc>
          <w:tcPr>
            <w:tcW w:w="956" w:type="dxa"/>
            <w:gridSpan w:val="2"/>
            <w:hideMark/>
          </w:tcPr>
          <w:p w14:paraId="32B93E13" w14:textId="5C8E7A2B" w:rsidR="00B3256A" w:rsidRPr="0011566A" w:rsidRDefault="00DA4A0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.827</w:t>
            </w:r>
          </w:p>
        </w:tc>
        <w:tc>
          <w:tcPr>
            <w:tcW w:w="1575" w:type="dxa"/>
            <w:hideMark/>
          </w:tcPr>
          <w:p w14:paraId="078F3DFD" w14:textId="38DA5456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59.2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1D49D9A5" w14:textId="036FCB8C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31.8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352F5467" w14:textId="72E070DB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9%</w:t>
            </w:r>
          </w:p>
        </w:tc>
        <w:tc>
          <w:tcPr>
            <w:tcW w:w="1556" w:type="dxa"/>
            <w:hideMark/>
          </w:tcPr>
          <w:p w14:paraId="73C5B580" w14:textId="7BF2EE6D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50.0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02D0F7A6" w14:textId="41192024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47.0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25B9506E" w14:textId="31B1B446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3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514F5D7C" w14:textId="6A7BE808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1.904</w:t>
            </w:r>
          </w:p>
        </w:tc>
        <w:tc>
          <w:tcPr>
            <w:tcW w:w="956" w:type="dxa"/>
            <w:hideMark/>
          </w:tcPr>
          <w:p w14:paraId="6CC24080" w14:textId="3C28F489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.386</w:t>
            </w:r>
          </w:p>
        </w:tc>
      </w:tr>
      <w:tr w:rsidR="00B3256A" w:rsidRPr="00F22D87" w14:paraId="3FCB89EB" w14:textId="77777777" w:rsidTr="00B3256A">
        <w:trPr>
          <w:trHeight w:val="74"/>
        </w:trPr>
        <w:tc>
          <w:tcPr>
            <w:tcW w:w="36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893969B" w14:textId="77777777" w:rsidR="00B3256A" w:rsidRPr="0011566A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Co-residence with the patient (%yes)</w:t>
            </w:r>
          </w:p>
        </w:tc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105924C" w14:textId="1EA1D936" w:rsidR="00B3256A" w:rsidRPr="0011566A" w:rsidRDefault="0011566A" w:rsidP="001156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33.3%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DCA4D38" w14:textId="78BDCDC0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31.3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5012E7E" w14:textId="51C4F6C7" w:rsidR="00B3256A" w:rsidRPr="0011566A" w:rsidRDefault="0011566A" w:rsidP="001156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0.07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0</w:t>
            </w:r>
          </w:p>
        </w:tc>
        <w:tc>
          <w:tcPr>
            <w:tcW w:w="9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96166BF" w14:textId="0402BC31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.791</w:t>
            </w:r>
          </w:p>
        </w:tc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8AF9877" w14:textId="708FDE4A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63.6%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378AFFF" w14:textId="3D69A585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52.9</w:t>
            </w:r>
            <w:r w:rsidR="00B3256A" w:rsidRPr="0011566A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804AE44" w14:textId="08059E0B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0.62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69E3E5F" w14:textId="215676AB" w:rsidR="00B3256A" w:rsidRPr="0011566A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11566A">
              <w:rPr>
                <w:rFonts w:ascii="Times New Roman" w:hAnsi="Times New Roman" w:cs="Times New Roman"/>
                <w:sz w:val="19"/>
                <w:szCs w:val="19"/>
              </w:rPr>
              <w:t>.430</w:t>
            </w:r>
          </w:p>
        </w:tc>
      </w:tr>
      <w:tr w:rsidR="00B3256A" w:rsidRPr="00F22D87" w14:paraId="309D0070" w14:textId="77777777" w:rsidTr="00B3256A">
        <w:trPr>
          <w:trHeight w:val="109"/>
        </w:trPr>
        <w:tc>
          <w:tcPr>
            <w:tcW w:w="1411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E76DA2E" w14:textId="77777777" w:rsidR="00B3256A" w:rsidRPr="003C739C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b/>
                <w:sz w:val="19"/>
                <w:szCs w:val="19"/>
              </w:rPr>
              <w:t>Characteristics persons with dementia</w:t>
            </w:r>
          </w:p>
        </w:tc>
      </w:tr>
      <w:tr w:rsidR="00B3256A" w:rsidRPr="00F22D87" w14:paraId="41EC5082" w14:textId="77777777" w:rsidTr="00B3256A">
        <w:trPr>
          <w:trHeight w:val="114"/>
        </w:trPr>
        <w:tc>
          <w:tcPr>
            <w:tcW w:w="360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226878E" w14:textId="77777777" w:rsidR="00B3256A" w:rsidRPr="003C739C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 xml:space="preserve">Age, mean </w:t>
            </w:r>
            <w:r w:rsidRPr="003C739C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 xml:space="preserve"> SD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B2B1545" w14:textId="46E2FF79" w:rsidR="00B3256A" w:rsidRPr="003C739C" w:rsidRDefault="007A7DB7" w:rsidP="007A7DB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79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3C739C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8.</w:t>
            </w: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3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EDBEB3B" w14:textId="5383CF77" w:rsidR="00B3256A" w:rsidRPr="003C739C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7</w:t>
            </w:r>
            <w:r w:rsidR="007A7DB7" w:rsidRPr="003C739C">
              <w:rPr>
                <w:rFonts w:ascii="Times New Roman" w:hAnsi="Times New Roman" w:cs="Times New Roman"/>
                <w:sz w:val="19"/>
                <w:szCs w:val="19"/>
              </w:rPr>
              <w:t>8.7</w:t>
            </w: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3C739C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7A7DB7" w:rsidRPr="003C739C">
              <w:rPr>
                <w:rFonts w:ascii="Times New Roman" w:hAnsi="Times New Roman" w:cs="Times New Roman"/>
                <w:sz w:val="19"/>
                <w:szCs w:val="19"/>
              </w:rPr>
              <w:t>8.6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5DC1752" w14:textId="597E2D21" w:rsidR="00B3256A" w:rsidRPr="003C739C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0.168</w:t>
            </w:r>
          </w:p>
        </w:tc>
        <w:tc>
          <w:tcPr>
            <w:tcW w:w="88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7775305" w14:textId="44B2D157" w:rsidR="00B3256A" w:rsidRPr="003C739C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.867</w:t>
            </w:r>
          </w:p>
        </w:tc>
        <w:tc>
          <w:tcPr>
            <w:tcW w:w="164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7B8C36D" w14:textId="5897801F" w:rsidR="00B3256A" w:rsidRPr="003C739C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75.8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3C739C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7.5</w:t>
            </w:r>
          </w:p>
        </w:tc>
        <w:tc>
          <w:tcPr>
            <w:tcW w:w="15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62E19EB" w14:textId="4462BC8E" w:rsidR="00B3256A" w:rsidRPr="003C739C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79.7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3C739C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8.0</w:t>
            </w:r>
          </w:p>
        </w:tc>
        <w:tc>
          <w:tcPr>
            <w:tcW w:w="116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1A526BD" w14:textId="39520323" w:rsidR="00B3256A" w:rsidRPr="0066638A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-1.823</w:t>
            </w:r>
          </w:p>
        </w:tc>
        <w:tc>
          <w:tcPr>
            <w:tcW w:w="9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7CBD662" w14:textId="028389BF" w:rsidR="00B3256A" w:rsidRPr="0066638A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.074</w:t>
            </w:r>
          </w:p>
        </w:tc>
      </w:tr>
      <w:tr w:rsidR="00B3256A" w:rsidRPr="00F22D87" w14:paraId="560336B0" w14:textId="77777777" w:rsidTr="00B3256A">
        <w:trPr>
          <w:trHeight w:val="146"/>
        </w:trPr>
        <w:tc>
          <w:tcPr>
            <w:tcW w:w="3606" w:type="dxa"/>
            <w:gridSpan w:val="2"/>
            <w:hideMark/>
          </w:tcPr>
          <w:p w14:paraId="21D95C14" w14:textId="77777777" w:rsidR="00B3256A" w:rsidRPr="003C739C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Sex (%male)</w:t>
            </w:r>
          </w:p>
        </w:tc>
        <w:tc>
          <w:tcPr>
            <w:tcW w:w="1575" w:type="dxa"/>
            <w:hideMark/>
          </w:tcPr>
          <w:p w14:paraId="2AAE1E5E" w14:textId="13B5761B" w:rsidR="00B3256A" w:rsidRPr="003C739C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42.2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74CFD157" w14:textId="6B240867" w:rsidR="00B3256A" w:rsidRPr="003C739C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43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639EE499" w14:textId="58EC9CB8" w:rsidR="00B3256A" w:rsidRPr="003C739C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0.010</w:t>
            </w:r>
          </w:p>
        </w:tc>
        <w:tc>
          <w:tcPr>
            <w:tcW w:w="887" w:type="dxa"/>
            <w:hideMark/>
          </w:tcPr>
          <w:p w14:paraId="61B4B44C" w14:textId="0640FE73" w:rsidR="00B3256A" w:rsidRPr="003C739C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1.00</w:t>
            </w:r>
          </w:p>
        </w:tc>
        <w:tc>
          <w:tcPr>
            <w:tcW w:w="1644" w:type="dxa"/>
            <w:gridSpan w:val="2"/>
            <w:hideMark/>
          </w:tcPr>
          <w:p w14:paraId="6C75A4F8" w14:textId="4F53B562" w:rsidR="00B3256A" w:rsidRPr="003C739C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59.1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7846A45E" w14:textId="2E83380C" w:rsidR="00B3256A" w:rsidRPr="003C739C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39.4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491CA81A" w14:textId="4F7C2BDF" w:rsidR="00B3256A" w:rsidRPr="0066638A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2.055</w:t>
            </w:r>
          </w:p>
        </w:tc>
        <w:tc>
          <w:tcPr>
            <w:tcW w:w="956" w:type="dxa"/>
            <w:hideMark/>
          </w:tcPr>
          <w:p w14:paraId="6B69D452" w14:textId="1E46B0B5" w:rsidR="00B3256A" w:rsidRPr="0066638A" w:rsidRDefault="0066638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66638A">
              <w:rPr>
                <w:rFonts w:ascii="Times New Roman" w:hAnsi="Times New Roman" w:cs="Times New Roman"/>
                <w:sz w:val="19"/>
                <w:szCs w:val="19"/>
              </w:rPr>
              <w:t>.152</w:t>
            </w:r>
          </w:p>
        </w:tc>
      </w:tr>
      <w:tr w:rsidR="00B3256A" w:rsidRPr="00F22D87" w14:paraId="1328C023" w14:textId="77777777" w:rsidTr="00B3256A">
        <w:trPr>
          <w:trHeight w:val="744"/>
        </w:trPr>
        <w:tc>
          <w:tcPr>
            <w:tcW w:w="2381" w:type="dxa"/>
            <w:hideMark/>
          </w:tcPr>
          <w:p w14:paraId="5455E32A" w14:textId="77777777" w:rsidR="00B3256A" w:rsidRPr="003C739C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Dementia diagnosis</w:t>
            </w:r>
          </w:p>
        </w:tc>
        <w:tc>
          <w:tcPr>
            <w:tcW w:w="1225" w:type="dxa"/>
            <w:hideMark/>
          </w:tcPr>
          <w:p w14:paraId="033391F9" w14:textId="77777777" w:rsidR="001162DA" w:rsidRDefault="00B3256A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%AD</w:t>
            </w:r>
          </w:p>
          <w:p w14:paraId="7DF8AB4E" w14:textId="1B0E0070" w:rsidR="00B3256A" w:rsidRPr="003C739C" w:rsidRDefault="00B3256A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  <w:proofErr w:type="spellStart"/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VaD</w:t>
            </w:r>
            <w:proofErr w:type="spellEnd"/>
          </w:p>
          <w:p w14:paraId="47D0C280" w14:textId="77777777" w:rsidR="00B3256A" w:rsidRPr="003C739C" w:rsidRDefault="00B3256A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%PD</w:t>
            </w:r>
          </w:p>
          <w:p w14:paraId="2EC28962" w14:textId="77777777" w:rsidR="00B3256A" w:rsidRPr="003C739C" w:rsidRDefault="00B3256A" w:rsidP="00B3256A">
            <w:pPr>
              <w:pStyle w:val="KeinLeerraum"/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%other</w:t>
            </w:r>
          </w:p>
          <w:p w14:paraId="781D491E" w14:textId="77777777" w:rsidR="00B3256A" w:rsidRPr="003C739C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  <w:proofErr w:type="spellStart"/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NDD</w:t>
            </w:r>
            <w:proofErr w:type="spellEnd"/>
          </w:p>
        </w:tc>
        <w:tc>
          <w:tcPr>
            <w:tcW w:w="1575" w:type="dxa"/>
            <w:hideMark/>
          </w:tcPr>
          <w:p w14:paraId="168AFFE8" w14:textId="5239D8E8" w:rsidR="00B3256A" w:rsidRPr="003C739C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60.9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6D88326F" w14:textId="10431992" w:rsidR="00B3256A" w:rsidRPr="003C739C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18.8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1D03AD49" w14:textId="7938AEFB" w:rsidR="00B3256A" w:rsidRPr="003C739C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0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311B7ECB" w14:textId="0E9DD530" w:rsidR="00B3256A" w:rsidRPr="003C739C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3.1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06DC1135" w14:textId="15430821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17.2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438CE177" w14:textId="479BA345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58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0EB26973" w14:textId="38D35A45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13.6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6D8424BC" w14:textId="6E3B40DF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3.7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018236D6" w14:textId="72349B07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7.4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7B7E7100" w14:textId="672C4AA9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17.3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3CC21539" w14:textId="37C98512" w:rsidR="00B3256A" w:rsidRPr="003C739C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4.212</w:t>
            </w:r>
          </w:p>
        </w:tc>
        <w:tc>
          <w:tcPr>
            <w:tcW w:w="887" w:type="dxa"/>
            <w:hideMark/>
          </w:tcPr>
          <w:p w14:paraId="7CB4F343" w14:textId="35F3446A" w:rsidR="00B3256A" w:rsidRPr="003C739C" w:rsidRDefault="001156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.378</w:t>
            </w:r>
          </w:p>
        </w:tc>
        <w:tc>
          <w:tcPr>
            <w:tcW w:w="1644" w:type="dxa"/>
            <w:gridSpan w:val="2"/>
            <w:hideMark/>
          </w:tcPr>
          <w:p w14:paraId="44E53D16" w14:textId="23073919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55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296556A0" w14:textId="67264C1F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25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2FB9059A" w14:textId="43432B83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5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6818B7BD" w14:textId="02E909CD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5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174DC2DA" w14:textId="41299C58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10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556" w:type="dxa"/>
            <w:hideMark/>
          </w:tcPr>
          <w:p w14:paraId="1D38DBF8" w14:textId="745FAF83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61.3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295B8A78" w14:textId="15DD39BE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22.6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37DBDB1C" w14:textId="62FCD8F5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0.0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08719FE3" w14:textId="191C0BEB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3.2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  <w:p w14:paraId="0A0F6B5C" w14:textId="39CDEBFC" w:rsidR="00B3256A" w:rsidRPr="003C739C" w:rsidRDefault="003C739C" w:rsidP="003C739C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12.9</w:t>
            </w:r>
            <w:r w:rsidR="00B3256A" w:rsidRPr="003C739C">
              <w:rPr>
                <w:rFonts w:ascii="Times New Roman" w:hAnsi="Times New Roman" w:cs="Times New Roman"/>
                <w:sz w:val="19"/>
                <w:szCs w:val="19"/>
              </w:rPr>
              <w:t>%</w:t>
            </w:r>
          </w:p>
        </w:tc>
        <w:tc>
          <w:tcPr>
            <w:tcW w:w="1165" w:type="dxa"/>
            <w:hideMark/>
          </w:tcPr>
          <w:p w14:paraId="0C965C20" w14:textId="20832ADB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1.847</w:t>
            </w:r>
          </w:p>
        </w:tc>
        <w:tc>
          <w:tcPr>
            <w:tcW w:w="956" w:type="dxa"/>
            <w:hideMark/>
          </w:tcPr>
          <w:p w14:paraId="7F58F7D6" w14:textId="6F9E3294" w:rsidR="00B3256A" w:rsidRPr="003C739C" w:rsidRDefault="003C739C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3C739C">
              <w:rPr>
                <w:rFonts w:ascii="Times New Roman" w:hAnsi="Times New Roman" w:cs="Times New Roman"/>
                <w:sz w:val="19"/>
                <w:szCs w:val="19"/>
              </w:rPr>
              <w:t>.764</w:t>
            </w:r>
          </w:p>
        </w:tc>
      </w:tr>
      <w:tr w:rsidR="00B3256A" w:rsidRPr="00F22D87" w14:paraId="6FADAC66" w14:textId="77777777" w:rsidTr="00B3256A">
        <w:trPr>
          <w:trHeight w:val="74"/>
        </w:trPr>
        <w:tc>
          <w:tcPr>
            <w:tcW w:w="36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D5FA7B4" w14:textId="77777777" w:rsidR="00B3256A" w:rsidRPr="00F22D87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Time since diagnosis in years, mean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SD</w:t>
            </w:r>
          </w:p>
        </w:tc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9B16593" w14:textId="6954F91C" w:rsidR="00B3256A" w:rsidRPr="00F22D87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7A7DB7" w:rsidRPr="00F22D87">
              <w:rPr>
                <w:rFonts w:ascii="Times New Roman" w:hAnsi="Times New Roman" w:cs="Times New Roman"/>
                <w:sz w:val="19"/>
                <w:szCs w:val="19"/>
              </w:rPr>
              <w:t>2.8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592B9A8" w14:textId="32F6B32F" w:rsidR="00B3256A" w:rsidRPr="00F22D87" w:rsidRDefault="00B3256A" w:rsidP="007A7DB7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3.4 </w:t>
            </w:r>
            <w:r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</w:t>
            </w:r>
            <w:r w:rsidR="007A7DB7" w:rsidRPr="00F22D87">
              <w:rPr>
                <w:rFonts w:ascii="Times New Roman" w:hAnsi="Times New Roman" w:cs="Times New Roman"/>
                <w:sz w:val="19"/>
                <w:szCs w:val="19"/>
              </w:rPr>
              <w:t>4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8E92240" w14:textId="43597951" w:rsidR="00B3256A" w:rsidRPr="00F22D87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0.121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2D397E9" w14:textId="58E151D1" w:rsidR="00B3256A" w:rsidRPr="00F22D87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904</w:t>
            </w:r>
          </w:p>
        </w:tc>
        <w:tc>
          <w:tcPr>
            <w:tcW w:w="164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A77BB5C" w14:textId="0DF5599C" w:rsidR="00B3256A" w:rsidRPr="00F22D87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3.1</w:t>
            </w:r>
            <w:r w:rsidR="00B3256A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9</w: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E5B79B0" w14:textId="2A8D19B6" w:rsidR="00B3256A" w:rsidRPr="00F22D87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2.3</w:t>
            </w:r>
            <w:r w:rsidR="00B3256A"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22D87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7</w:t>
            </w:r>
          </w:p>
        </w:tc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658106E" w14:textId="3D6814DD" w:rsidR="00B3256A" w:rsidRPr="00F22D87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1.31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B7B2E57" w14:textId="24719E81" w:rsidR="00B3256A" w:rsidRPr="00F22D87" w:rsidRDefault="007A7DB7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.194</w:t>
            </w:r>
          </w:p>
        </w:tc>
      </w:tr>
      <w:tr w:rsidR="00B3256A" w:rsidRPr="00647714" w14:paraId="610FD7CB" w14:textId="77777777" w:rsidTr="00B3256A">
        <w:trPr>
          <w:trHeight w:val="146"/>
        </w:trPr>
        <w:tc>
          <w:tcPr>
            <w:tcW w:w="1411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4BBBB5D" w14:textId="77777777" w:rsidR="00B3256A" w:rsidRPr="00A52A5E" w:rsidRDefault="00B3256A" w:rsidP="00B3256A">
            <w:pPr>
              <w:spacing w:line="276" w:lineRule="auto"/>
              <w:rPr>
                <w:rFonts w:ascii="Times New Roman" w:hAnsi="Times New Roman" w:cs="Times New Roman"/>
                <w:b/>
                <w:sz w:val="19"/>
                <w:szCs w:val="19"/>
                <w:lang w:val="fr-CH"/>
              </w:rPr>
            </w:pPr>
            <w:r w:rsidRPr="00A52A5E">
              <w:rPr>
                <w:rFonts w:ascii="Times New Roman" w:hAnsi="Times New Roman" w:cs="Times New Roman"/>
                <w:b/>
                <w:sz w:val="19"/>
                <w:szCs w:val="19"/>
                <w:lang w:val="fr-CH"/>
              </w:rPr>
              <w:t xml:space="preserve">Baseline scores on the questionnaires </w:t>
            </w:r>
            <w:r w:rsidRPr="00A52A5E">
              <w:rPr>
                <w:rFonts w:ascii="Times New Roman" w:hAnsi="Times New Roman" w:cs="Times New Roman"/>
                <w:sz w:val="19"/>
                <w:szCs w:val="19"/>
                <w:lang w:val="fr-CH"/>
              </w:rPr>
              <w:t xml:space="preserve">(M </w:t>
            </w:r>
            <w:r w:rsidRPr="00A52A5E">
              <w:rPr>
                <w:rStyle w:val="st"/>
                <w:rFonts w:ascii="Times New Roman" w:hAnsi="Times New Roman" w:cs="Times New Roman"/>
                <w:sz w:val="19"/>
                <w:szCs w:val="19"/>
                <w:lang w:val="fr-CH"/>
              </w:rPr>
              <w:t xml:space="preserve">± </w:t>
            </w:r>
            <w:proofErr w:type="spellStart"/>
            <w:r w:rsidRPr="00A52A5E">
              <w:rPr>
                <w:rStyle w:val="st"/>
                <w:rFonts w:ascii="Times New Roman" w:hAnsi="Times New Roman" w:cs="Times New Roman"/>
                <w:sz w:val="19"/>
                <w:szCs w:val="19"/>
                <w:lang w:val="fr-CH"/>
              </w:rPr>
              <w:t>SD</w:t>
            </w:r>
            <w:proofErr w:type="spellEnd"/>
            <w:r w:rsidRPr="00A52A5E">
              <w:rPr>
                <w:rStyle w:val="st"/>
                <w:rFonts w:ascii="Times New Roman" w:hAnsi="Times New Roman" w:cs="Times New Roman"/>
                <w:sz w:val="19"/>
                <w:szCs w:val="19"/>
                <w:lang w:val="fr-CH"/>
              </w:rPr>
              <w:t>)</w:t>
            </w:r>
          </w:p>
        </w:tc>
      </w:tr>
      <w:tr w:rsidR="00B3256A" w:rsidRPr="00F22D87" w14:paraId="6EA2537D" w14:textId="77777777" w:rsidTr="00B3256A">
        <w:trPr>
          <w:trHeight w:val="224"/>
        </w:trPr>
        <w:tc>
          <w:tcPr>
            <w:tcW w:w="3606" w:type="dxa"/>
            <w:gridSpan w:val="2"/>
            <w:hideMark/>
          </w:tcPr>
          <w:p w14:paraId="37D66E13" w14:textId="77777777" w:rsidR="00B3256A" w:rsidRPr="00FE66F6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IRI</w:t>
            </w:r>
            <w:proofErr w:type="spellEnd"/>
            <w:r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PT</w:t>
            </w:r>
          </w:p>
        </w:tc>
        <w:tc>
          <w:tcPr>
            <w:tcW w:w="1575" w:type="dxa"/>
            <w:hideMark/>
          </w:tcPr>
          <w:p w14:paraId="384994E3" w14:textId="124306AC" w:rsidR="00B3256A" w:rsidRPr="00FE66F6" w:rsidRDefault="00B3256A" w:rsidP="00FE66F6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17.8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FE66F6" w:rsidRPr="00FE66F6">
              <w:rPr>
                <w:rFonts w:ascii="Times New Roman" w:hAnsi="Times New Roman" w:cs="Times New Roman"/>
                <w:sz w:val="19"/>
                <w:szCs w:val="19"/>
              </w:rPr>
              <w:t>4.0</w:t>
            </w:r>
          </w:p>
        </w:tc>
        <w:tc>
          <w:tcPr>
            <w:tcW w:w="1556" w:type="dxa"/>
            <w:hideMark/>
          </w:tcPr>
          <w:p w14:paraId="79E194F7" w14:textId="31393BAA" w:rsidR="00B3256A" w:rsidRPr="00FE66F6" w:rsidRDefault="00B3256A" w:rsidP="00FE66F6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17.</w:t>
            </w:r>
            <w:r w:rsidR="00FE66F6" w:rsidRPr="00FE66F6">
              <w:rPr>
                <w:rFonts w:ascii="Times New Roman" w:hAnsi="Times New Roman" w:cs="Times New Roman"/>
                <w:sz w:val="19"/>
                <w:szCs w:val="19"/>
              </w:rPr>
              <w:t>5</w:t>
            </w: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FE66F6" w:rsidRPr="00FE66F6">
              <w:rPr>
                <w:rFonts w:ascii="Times New Roman" w:hAnsi="Times New Roman" w:cs="Times New Roman"/>
                <w:sz w:val="19"/>
                <w:szCs w:val="19"/>
              </w:rPr>
              <w:t>4.0</w:t>
            </w:r>
          </w:p>
        </w:tc>
        <w:tc>
          <w:tcPr>
            <w:tcW w:w="1165" w:type="dxa"/>
            <w:hideMark/>
          </w:tcPr>
          <w:p w14:paraId="5E1CB307" w14:textId="54FBD688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0.560</w:t>
            </w:r>
          </w:p>
        </w:tc>
        <w:tc>
          <w:tcPr>
            <w:tcW w:w="956" w:type="dxa"/>
            <w:gridSpan w:val="2"/>
            <w:hideMark/>
          </w:tcPr>
          <w:p w14:paraId="0E0CF195" w14:textId="4C9CD165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.576</w:t>
            </w:r>
          </w:p>
        </w:tc>
        <w:tc>
          <w:tcPr>
            <w:tcW w:w="1575" w:type="dxa"/>
            <w:hideMark/>
          </w:tcPr>
          <w:p w14:paraId="219C9309" w14:textId="0D92FB30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17.6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5.3</w:t>
            </w:r>
          </w:p>
        </w:tc>
        <w:tc>
          <w:tcPr>
            <w:tcW w:w="1556" w:type="dxa"/>
            <w:hideMark/>
          </w:tcPr>
          <w:p w14:paraId="0EC172B3" w14:textId="23358EC9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17.2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3.9</w:t>
            </w:r>
          </w:p>
        </w:tc>
        <w:tc>
          <w:tcPr>
            <w:tcW w:w="1165" w:type="dxa"/>
            <w:hideMark/>
          </w:tcPr>
          <w:p w14:paraId="2E59F9DF" w14:textId="5E15E5FD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0.350</w:t>
            </w:r>
          </w:p>
        </w:tc>
        <w:tc>
          <w:tcPr>
            <w:tcW w:w="956" w:type="dxa"/>
            <w:hideMark/>
          </w:tcPr>
          <w:p w14:paraId="4CD3A65E" w14:textId="19815253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.728</w:t>
            </w:r>
          </w:p>
        </w:tc>
      </w:tr>
      <w:tr w:rsidR="00B3256A" w:rsidRPr="00F22D87" w14:paraId="7577DD5E" w14:textId="77777777" w:rsidTr="00B3256A">
        <w:trPr>
          <w:trHeight w:val="103"/>
        </w:trPr>
        <w:tc>
          <w:tcPr>
            <w:tcW w:w="3606" w:type="dxa"/>
            <w:gridSpan w:val="2"/>
            <w:hideMark/>
          </w:tcPr>
          <w:p w14:paraId="6469DF77" w14:textId="77777777" w:rsidR="00B3256A" w:rsidRPr="00FE66F6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IRI</w:t>
            </w:r>
            <w:proofErr w:type="spellEnd"/>
            <w:r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EC</w:t>
            </w:r>
          </w:p>
        </w:tc>
        <w:tc>
          <w:tcPr>
            <w:tcW w:w="1575" w:type="dxa"/>
            <w:hideMark/>
          </w:tcPr>
          <w:p w14:paraId="4CAEB837" w14:textId="1C106898" w:rsidR="00B3256A" w:rsidRPr="00FE66F6" w:rsidRDefault="00FE66F6" w:rsidP="00FE66F6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17.5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>4.</w:t>
            </w: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6</w:t>
            </w:r>
          </w:p>
        </w:tc>
        <w:tc>
          <w:tcPr>
            <w:tcW w:w="1556" w:type="dxa"/>
            <w:hideMark/>
          </w:tcPr>
          <w:p w14:paraId="65DDE39B" w14:textId="7D3185E5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18.0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>4.2</w:t>
            </w:r>
          </w:p>
        </w:tc>
        <w:tc>
          <w:tcPr>
            <w:tcW w:w="1165" w:type="dxa"/>
            <w:hideMark/>
          </w:tcPr>
          <w:p w14:paraId="0C71920B" w14:textId="6B962BA9" w:rsidR="00B3256A" w:rsidRPr="00FE66F6" w:rsidRDefault="00B3256A" w:rsidP="00FE66F6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-</w:t>
            </w:r>
            <w:r w:rsidR="00FE66F6" w:rsidRPr="00FE66F6">
              <w:rPr>
                <w:rFonts w:ascii="Times New Roman" w:hAnsi="Times New Roman" w:cs="Times New Roman"/>
                <w:sz w:val="19"/>
                <w:szCs w:val="19"/>
              </w:rPr>
              <w:t>0.627</w:t>
            </w:r>
          </w:p>
        </w:tc>
        <w:tc>
          <w:tcPr>
            <w:tcW w:w="956" w:type="dxa"/>
            <w:gridSpan w:val="2"/>
            <w:hideMark/>
          </w:tcPr>
          <w:p w14:paraId="7BFC7693" w14:textId="5498F198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.532</w:t>
            </w:r>
          </w:p>
        </w:tc>
        <w:tc>
          <w:tcPr>
            <w:tcW w:w="1575" w:type="dxa"/>
            <w:hideMark/>
          </w:tcPr>
          <w:p w14:paraId="1F5DE9A7" w14:textId="3884A6E4" w:rsidR="00B3256A" w:rsidRPr="00FE66F6" w:rsidRDefault="00B3256A" w:rsidP="00FE66F6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17.</w:t>
            </w:r>
            <w:r w:rsidR="00FE66F6" w:rsidRPr="00FE66F6">
              <w:rPr>
                <w:rFonts w:ascii="Times New Roman" w:hAnsi="Times New Roman" w:cs="Times New Roman"/>
                <w:sz w:val="19"/>
                <w:szCs w:val="19"/>
              </w:rPr>
              <w:t>7</w:t>
            </w: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FE66F6" w:rsidRPr="00FE66F6">
              <w:rPr>
                <w:rFonts w:ascii="Times New Roman" w:hAnsi="Times New Roman" w:cs="Times New Roman"/>
                <w:sz w:val="19"/>
                <w:szCs w:val="19"/>
              </w:rPr>
              <w:t>3.7</w:t>
            </w:r>
          </w:p>
        </w:tc>
        <w:tc>
          <w:tcPr>
            <w:tcW w:w="1556" w:type="dxa"/>
            <w:hideMark/>
          </w:tcPr>
          <w:p w14:paraId="70D97612" w14:textId="77592DA3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17.8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4.0</w:t>
            </w:r>
          </w:p>
        </w:tc>
        <w:tc>
          <w:tcPr>
            <w:tcW w:w="1165" w:type="dxa"/>
            <w:hideMark/>
          </w:tcPr>
          <w:p w14:paraId="6193788A" w14:textId="26ABE39C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-0.167</w:t>
            </w:r>
          </w:p>
        </w:tc>
        <w:tc>
          <w:tcPr>
            <w:tcW w:w="956" w:type="dxa"/>
            <w:hideMark/>
          </w:tcPr>
          <w:p w14:paraId="71842477" w14:textId="6A74D4A1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.868</w:t>
            </w:r>
          </w:p>
        </w:tc>
      </w:tr>
      <w:tr w:rsidR="00B3256A" w:rsidRPr="00F22D87" w14:paraId="65A4BEE7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12744DF8" w14:textId="77777777" w:rsidR="00B3256A" w:rsidRPr="00FE66F6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HADS</w:t>
            </w:r>
            <w:proofErr w:type="spellEnd"/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-D</w:t>
            </w:r>
          </w:p>
        </w:tc>
        <w:tc>
          <w:tcPr>
            <w:tcW w:w="1575" w:type="dxa"/>
            <w:hideMark/>
          </w:tcPr>
          <w:p w14:paraId="12DFEF73" w14:textId="0AD88C18" w:rsidR="00B3256A" w:rsidRPr="00FE66F6" w:rsidRDefault="00FE66F6" w:rsidP="00FE66F6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5.0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4.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2</w:t>
            </w:r>
          </w:p>
        </w:tc>
        <w:tc>
          <w:tcPr>
            <w:tcW w:w="1556" w:type="dxa"/>
            <w:hideMark/>
          </w:tcPr>
          <w:p w14:paraId="33F1C5C7" w14:textId="7557F022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4.8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4.3</w:t>
            </w:r>
          </w:p>
        </w:tc>
        <w:tc>
          <w:tcPr>
            <w:tcW w:w="1165" w:type="dxa"/>
            <w:hideMark/>
          </w:tcPr>
          <w:p w14:paraId="5D3D2335" w14:textId="1AE35DEF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0.278</w:t>
            </w:r>
          </w:p>
        </w:tc>
        <w:tc>
          <w:tcPr>
            <w:tcW w:w="956" w:type="dxa"/>
            <w:gridSpan w:val="2"/>
            <w:hideMark/>
          </w:tcPr>
          <w:p w14:paraId="0D7C7FC6" w14:textId="3B9D2C30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.783</w:t>
            </w:r>
          </w:p>
        </w:tc>
        <w:tc>
          <w:tcPr>
            <w:tcW w:w="1575" w:type="dxa"/>
            <w:hideMark/>
          </w:tcPr>
          <w:p w14:paraId="7C3E8865" w14:textId="15A01A32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4.8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4</w:t>
            </w:r>
          </w:p>
        </w:tc>
        <w:tc>
          <w:tcPr>
            <w:tcW w:w="1556" w:type="dxa"/>
            <w:hideMark/>
          </w:tcPr>
          <w:p w14:paraId="0603971C" w14:textId="21A41E10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5.9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5</w:t>
            </w:r>
          </w:p>
        </w:tc>
        <w:tc>
          <w:tcPr>
            <w:tcW w:w="1165" w:type="dxa"/>
            <w:hideMark/>
          </w:tcPr>
          <w:p w14:paraId="52C8CFEF" w14:textId="4EC7E805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-1.189</w:t>
            </w:r>
          </w:p>
        </w:tc>
        <w:tc>
          <w:tcPr>
            <w:tcW w:w="956" w:type="dxa"/>
            <w:hideMark/>
          </w:tcPr>
          <w:p w14:paraId="7CDDD797" w14:textId="6330B4E6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.240</w:t>
            </w:r>
          </w:p>
        </w:tc>
      </w:tr>
      <w:tr w:rsidR="00B3256A" w:rsidRPr="00F22D87" w14:paraId="4319ACC6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7C3C9847" w14:textId="77777777" w:rsidR="00B3256A" w:rsidRPr="00FE66F6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HADS</w:t>
            </w:r>
            <w:proofErr w:type="spellEnd"/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-A</w:t>
            </w:r>
          </w:p>
        </w:tc>
        <w:tc>
          <w:tcPr>
            <w:tcW w:w="1575" w:type="dxa"/>
            <w:hideMark/>
          </w:tcPr>
          <w:p w14:paraId="3BAADF5E" w14:textId="7F364C31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6.4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9</w:t>
            </w:r>
          </w:p>
        </w:tc>
        <w:tc>
          <w:tcPr>
            <w:tcW w:w="1556" w:type="dxa"/>
            <w:hideMark/>
          </w:tcPr>
          <w:p w14:paraId="2547F17E" w14:textId="21E5800C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6.0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8</w:t>
            </w:r>
          </w:p>
        </w:tc>
        <w:tc>
          <w:tcPr>
            <w:tcW w:w="1165" w:type="dxa"/>
            <w:hideMark/>
          </w:tcPr>
          <w:p w14:paraId="5408282B" w14:textId="0392D628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0.693</w:t>
            </w:r>
          </w:p>
        </w:tc>
        <w:tc>
          <w:tcPr>
            <w:tcW w:w="956" w:type="dxa"/>
            <w:gridSpan w:val="2"/>
            <w:hideMark/>
          </w:tcPr>
          <w:p w14:paraId="57F9D8B4" w14:textId="2CEFE013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.489</w:t>
            </w:r>
          </w:p>
        </w:tc>
        <w:tc>
          <w:tcPr>
            <w:tcW w:w="1575" w:type="dxa"/>
            <w:hideMark/>
          </w:tcPr>
          <w:p w14:paraId="26FB5E7D" w14:textId="64702E95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7.7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4.3</w:t>
            </w:r>
          </w:p>
        </w:tc>
        <w:tc>
          <w:tcPr>
            <w:tcW w:w="1556" w:type="dxa"/>
            <w:hideMark/>
          </w:tcPr>
          <w:p w14:paraId="1464A6DF" w14:textId="5ED5E8FE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7.9</w:t>
            </w:r>
            <w:r w:rsidR="00B3256A" w:rsidRPr="00FE66F6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FE66F6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4.3</w:t>
            </w:r>
          </w:p>
        </w:tc>
        <w:tc>
          <w:tcPr>
            <w:tcW w:w="1165" w:type="dxa"/>
            <w:hideMark/>
          </w:tcPr>
          <w:p w14:paraId="74627B18" w14:textId="59105EED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-0.194</w:t>
            </w:r>
          </w:p>
        </w:tc>
        <w:tc>
          <w:tcPr>
            <w:tcW w:w="956" w:type="dxa"/>
            <w:hideMark/>
          </w:tcPr>
          <w:p w14:paraId="01194FDE" w14:textId="211A88AC" w:rsidR="00B3256A" w:rsidRPr="00FE66F6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E66F6">
              <w:rPr>
                <w:rFonts w:ascii="Times New Roman" w:hAnsi="Times New Roman" w:cs="Times New Roman"/>
                <w:sz w:val="19"/>
                <w:szCs w:val="19"/>
              </w:rPr>
              <w:t>.847</w:t>
            </w:r>
          </w:p>
        </w:tc>
      </w:tr>
      <w:tr w:rsidR="00FE66F6" w:rsidRPr="00FE66F6" w14:paraId="2888D82B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4B05F974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Disruption</w:t>
            </w:r>
          </w:p>
        </w:tc>
        <w:tc>
          <w:tcPr>
            <w:tcW w:w="1575" w:type="dxa"/>
            <w:hideMark/>
          </w:tcPr>
          <w:p w14:paraId="3F3FAE0F" w14:textId="3F38342C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9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556" w:type="dxa"/>
            <w:hideMark/>
          </w:tcPr>
          <w:p w14:paraId="090543E7" w14:textId="3F202D00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2.9 </w:t>
            </w:r>
            <w:r w:rsidR="00FE66F6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165" w:type="dxa"/>
            <w:hideMark/>
          </w:tcPr>
          <w:p w14:paraId="2A0AAF37" w14:textId="7B9E6F5D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0.313</w:t>
            </w:r>
          </w:p>
        </w:tc>
        <w:tc>
          <w:tcPr>
            <w:tcW w:w="956" w:type="dxa"/>
            <w:gridSpan w:val="2"/>
            <w:hideMark/>
          </w:tcPr>
          <w:p w14:paraId="76F09097" w14:textId="18568D43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755</w:t>
            </w:r>
          </w:p>
        </w:tc>
        <w:tc>
          <w:tcPr>
            <w:tcW w:w="1575" w:type="dxa"/>
            <w:hideMark/>
          </w:tcPr>
          <w:p w14:paraId="05E7F93B" w14:textId="04C1A1C7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3.5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7</w:t>
            </w:r>
          </w:p>
        </w:tc>
        <w:tc>
          <w:tcPr>
            <w:tcW w:w="1556" w:type="dxa"/>
            <w:hideMark/>
          </w:tcPr>
          <w:p w14:paraId="2F50F007" w14:textId="4D10EEFA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3.4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165" w:type="dxa"/>
            <w:hideMark/>
          </w:tcPr>
          <w:p w14:paraId="4F14FABC" w14:textId="43CCC33A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0.373</w:t>
            </w:r>
          </w:p>
        </w:tc>
        <w:tc>
          <w:tcPr>
            <w:tcW w:w="956" w:type="dxa"/>
            <w:hideMark/>
          </w:tcPr>
          <w:p w14:paraId="72E3CEFE" w14:textId="28CDDE0D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711</w:t>
            </w:r>
          </w:p>
        </w:tc>
      </w:tr>
      <w:tr w:rsidR="00B3256A" w:rsidRPr="00F22D87" w14:paraId="2CF6A298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24D9A0B2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Health</w:t>
            </w:r>
          </w:p>
        </w:tc>
        <w:tc>
          <w:tcPr>
            <w:tcW w:w="1575" w:type="dxa"/>
            <w:hideMark/>
          </w:tcPr>
          <w:p w14:paraId="4BF6938C" w14:textId="0137DEF1" w:rsidR="00B3256A" w:rsidRPr="00AE723B" w:rsidRDefault="00B3256A" w:rsidP="00FE66F6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</w:t>
            </w:r>
            <w:r w:rsidR="00FE66F6" w:rsidRPr="00AE723B">
              <w:rPr>
                <w:rFonts w:ascii="Times New Roman" w:hAnsi="Times New Roman" w:cs="Times New Roman"/>
                <w:sz w:val="19"/>
                <w:szCs w:val="19"/>
              </w:rPr>
              <w:t>4</w:t>
            </w: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FE66F6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556" w:type="dxa"/>
            <w:hideMark/>
          </w:tcPr>
          <w:p w14:paraId="4D873541" w14:textId="15A31F15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4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165" w:type="dxa"/>
            <w:hideMark/>
          </w:tcPr>
          <w:p w14:paraId="5712DED2" w14:textId="5956803F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0.198</w:t>
            </w:r>
          </w:p>
        </w:tc>
        <w:tc>
          <w:tcPr>
            <w:tcW w:w="956" w:type="dxa"/>
            <w:gridSpan w:val="2"/>
            <w:hideMark/>
          </w:tcPr>
          <w:p w14:paraId="09FB00D3" w14:textId="3A7BADBD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843</w:t>
            </w:r>
          </w:p>
        </w:tc>
        <w:tc>
          <w:tcPr>
            <w:tcW w:w="1575" w:type="dxa"/>
            <w:hideMark/>
          </w:tcPr>
          <w:p w14:paraId="7D5B4CA8" w14:textId="7D8F1763" w:rsidR="00B3256A" w:rsidRPr="00AE723B" w:rsidRDefault="00B3256A" w:rsidP="00FE66F6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2.8 </w:t>
            </w:r>
            <w:r w:rsidR="00FE66F6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1.0</w:t>
            </w:r>
          </w:p>
        </w:tc>
        <w:tc>
          <w:tcPr>
            <w:tcW w:w="1556" w:type="dxa"/>
            <w:hideMark/>
          </w:tcPr>
          <w:p w14:paraId="3298B71A" w14:textId="1E0C9CF9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3.1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165" w:type="dxa"/>
            <w:hideMark/>
          </w:tcPr>
          <w:p w14:paraId="27B533D8" w14:textId="5C239EEE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1.1919</w:t>
            </w:r>
          </w:p>
        </w:tc>
        <w:tc>
          <w:tcPr>
            <w:tcW w:w="956" w:type="dxa"/>
            <w:hideMark/>
          </w:tcPr>
          <w:p w14:paraId="6D929F50" w14:textId="498D5540" w:rsidR="00B3256A" w:rsidRPr="00AE723B" w:rsidRDefault="00FE66F6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239</w:t>
            </w:r>
          </w:p>
        </w:tc>
      </w:tr>
      <w:tr w:rsidR="00B3256A" w:rsidRPr="00F22D87" w14:paraId="58AB105C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0CC875AB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Support</w:t>
            </w:r>
          </w:p>
        </w:tc>
        <w:tc>
          <w:tcPr>
            <w:tcW w:w="1575" w:type="dxa"/>
            <w:hideMark/>
          </w:tcPr>
          <w:p w14:paraId="0156C970" w14:textId="29E59F02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2.3 </w:t>
            </w:r>
            <w:r w:rsidR="00E566A0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556" w:type="dxa"/>
            <w:hideMark/>
          </w:tcPr>
          <w:p w14:paraId="797A7685" w14:textId="7EC099CE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3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7</w:t>
            </w:r>
          </w:p>
        </w:tc>
        <w:tc>
          <w:tcPr>
            <w:tcW w:w="1165" w:type="dxa"/>
            <w:hideMark/>
          </w:tcPr>
          <w:p w14:paraId="6A21CC4B" w14:textId="5EDCC301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0.004</w:t>
            </w:r>
          </w:p>
        </w:tc>
        <w:tc>
          <w:tcPr>
            <w:tcW w:w="956" w:type="dxa"/>
            <w:gridSpan w:val="2"/>
            <w:hideMark/>
          </w:tcPr>
          <w:p w14:paraId="2DA747EB" w14:textId="3AA845B7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997</w:t>
            </w:r>
          </w:p>
        </w:tc>
        <w:tc>
          <w:tcPr>
            <w:tcW w:w="1575" w:type="dxa"/>
            <w:hideMark/>
          </w:tcPr>
          <w:p w14:paraId="057EC0B7" w14:textId="25FA6DF8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9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8</w:t>
            </w:r>
          </w:p>
        </w:tc>
        <w:tc>
          <w:tcPr>
            <w:tcW w:w="1556" w:type="dxa"/>
            <w:hideMark/>
          </w:tcPr>
          <w:p w14:paraId="6AB3E4C0" w14:textId="7A34D06E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6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8</w:t>
            </w:r>
          </w:p>
        </w:tc>
        <w:tc>
          <w:tcPr>
            <w:tcW w:w="1165" w:type="dxa"/>
            <w:hideMark/>
          </w:tcPr>
          <w:p w14:paraId="125B8367" w14:textId="49CCB43F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1.407</w:t>
            </w:r>
          </w:p>
        </w:tc>
        <w:tc>
          <w:tcPr>
            <w:tcW w:w="956" w:type="dxa"/>
            <w:hideMark/>
          </w:tcPr>
          <w:p w14:paraId="5BCCBE3D" w14:textId="0192D1A0" w:rsidR="00E566A0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165</w:t>
            </w:r>
          </w:p>
        </w:tc>
      </w:tr>
      <w:tr w:rsidR="00B3256A" w:rsidRPr="00F22D87" w14:paraId="3A44ED42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359F9056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Self-esteem</w:t>
            </w:r>
          </w:p>
        </w:tc>
        <w:tc>
          <w:tcPr>
            <w:tcW w:w="1575" w:type="dxa"/>
            <w:hideMark/>
          </w:tcPr>
          <w:p w14:paraId="4570F0D5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3.8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6</w:t>
            </w:r>
          </w:p>
        </w:tc>
        <w:tc>
          <w:tcPr>
            <w:tcW w:w="1556" w:type="dxa"/>
            <w:hideMark/>
          </w:tcPr>
          <w:p w14:paraId="18D4010F" w14:textId="7775E61A" w:rsidR="00B3256A" w:rsidRPr="00AE723B" w:rsidRDefault="00B3256A" w:rsidP="00E566A0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3.8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</w:t>
            </w:r>
            <w:r w:rsidR="00E566A0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6</w:t>
            </w:r>
          </w:p>
        </w:tc>
        <w:tc>
          <w:tcPr>
            <w:tcW w:w="1165" w:type="dxa"/>
            <w:hideMark/>
          </w:tcPr>
          <w:p w14:paraId="18396296" w14:textId="3FC6D622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0.921</w:t>
            </w:r>
          </w:p>
        </w:tc>
        <w:tc>
          <w:tcPr>
            <w:tcW w:w="956" w:type="dxa"/>
            <w:gridSpan w:val="2"/>
            <w:hideMark/>
          </w:tcPr>
          <w:p w14:paraId="6C87C891" w14:textId="08911AE3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359</w:t>
            </w:r>
          </w:p>
        </w:tc>
        <w:tc>
          <w:tcPr>
            <w:tcW w:w="1575" w:type="dxa"/>
            <w:hideMark/>
          </w:tcPr>
          <w:p w14:paraId="302645BB" w14:textId="600224B7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3.8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5</w:t>
            </w:r>
          </w:p>
        </w:tc>
        <w:tc>
          <w:tcPr>
            <w:tcW w:w="1556" w:type="dxa"/>
            <w:hideMark/>
          </w:tcPr>
          <w:p w14:paraId="474DF5DE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3.6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7</w:t>
            </w:r>
          </w:p>
        </w:tc>
        <w:tc>
          <w:tcPr>
            <w:tcW w:w="1165" w:type="dxa"/>
            <w:hideMark/>
          </w:tcPr>
          <w:p w14:paraId="14DE24CF" w14:textId="6A21FC84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0.991</w:t>
            </w:r>
          </w:p>
        </w:tc>
        <w:tc>
          <w:tcPr>
            <w:tcW w:w="956" w:type="dxa"/>
            <w:hideMark/>
          </w:tcPr>
          <w:p w14:paraId="2936E6E7" w14:textId="0AB29B7D" w:rsidR="00B3256A" w:rsidRPr="00AE723B" w:rsidRDefault="00E566A0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326</w:t>
            </w:r>
          </w:p>
        </w:tc>
      </w:tr>
      <w:tr w:rsidR="00B3256A" w:rsidRPr="00F22D87" w14:paraId="5D6CD3E6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014EBF71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Finances</w:t>
            </w:r>
          </w:p>
        </w:tc>
        <w:tc>
          <w:tcPr>
            <w:tcW w:w="1575" w:type="dxa"/>
            <w:hideMark/>
          </w:tcPr>
          <w:p w14:paraId="451309F3" w14:textId="77E3B06E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2.3 </w:t>
            </w:r>
            <w:r w:rsidR="00AE723B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7</w:t>
            </w:r>
          </w:p>
        </w:tc>
        <w:tc>
          <w:tcPr>
            <w:tcW w:w="1556" w:type="dxa"/>
            <w:hideMark/>
          </w:tcPr>
          <w:p w14:paraId="06717617" w14:textId="5E960836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3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6</w:t>
            </w:r>
          </w:p>
        </w:tc>
        <w:tc>
          <w:tcPr>
            <w:tcW w:w="1165" w:type="dxa"/>
            <w:hideMark/>
          </w:tcPr>
          <w:p w14:paraId="49CC01E2" w14:textId="6B021F1C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0.340</w:t>
            </w:r>
          </w:p>
        </w:tc>
        <w:tc>
          <w:tcPr>
            <w:tcW w:w="956" w:type="dxa"/>
            <w:gridSpan w:val="2"/>
            <w:hideMark/>
          </w:tcPr>
          <w:p w14:paraId="3271176A" w14:textId="1EC3BE11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734</w:t>
            </w:r>
          </w:p>
        </w:tc>
        <w:tc>
          <w:tcPr>
            <w:tcW w:w="1575" w:type="dxa"/>
            <w:hideMark/>
          </w:tcPr>
          <w:p w14:paraId="379C0EF5" w14:textId="364607CA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9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7</w:t>
            </w:r>
          </w:p>
        </w:tc>
        <w:tc>
          <w:tcPr>
            <w:tcW w:w="1556" w:type="dxa"/>
            <w:hideMark/>
          </w:tcPr>
          <w:p w14:paraId="78F6917C" w14:textId="01F92209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4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0.9</w:t>
            </w:r>
          </w:p>
        </w:tc>
        <w:tc>
          <w:tcPr>
            <w:tcW w:w="1165" w:type="dxa"/>
            <w:hideMark/>
          </w:tcPr>
          <w:p w14:paraId="26384300" w14:textId="0A19B25A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.114</w:t>
            </w:r>
          </w:p>
        </w:tc>
        <w:tc>
          <w:tcPr>
            <w:tcW w:w="956" w:type="dxa"/>
            <w:hideMark/>
          </w:tcPr>
          <w:p w14:paraId="576F21B4" w14:textId="238DBBCD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039*</w:t>
            </w:r>
          </w:p>
        </w:tc>
      </w:tr>
      <w:tr w:rsidR="00B3256A" w:rsidRPr="00F22D87" w14:paraId="370F273A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330A12C5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RQI</w:t>
            </w:r>
            <w:proofErr w:type="spellEnd"/>
          </w:p>
        </w:tc>
        <w:tc>
          <w:tcPr>
            <w:tcW w:w="1575" w:type="dxa"/>
            <w:hideMark/>
          </w:tcPr>
          <w:p w14:paraId="247EDED8" w14:textId="408D2423" w:rsidR="00B3256A" w:rsidRPr="00AE723B" w:rsidRDefault="00AE723B" w:rsidP="00AE723B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31.9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8.</w:t>
            </w: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4</w:t>
            </w:r>
          </w:p>
        </w:tc>
        <w:tc>
          <w:tcPr>
            <w:tcW w:w="1556" w:type="dxa"/>
            <w:hideMark/>
          </w:tcPr>
          <w:p w14:paraId="3237BEB0" w14:textId="5D56E484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31.3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="00AE723B" w:rsidRPr="00AE723B">
              <w:rPr>
                <w:rFonts w:ascii="Times New Roman" w:hAnsi="Times New Roman" w:cs="Times New Roman"/>
                <w:sz w:val="19"/>
                <w:szCs w:val="19"/>
              </w:rPr>
              <w:t>7.6</w:t>
            </w:r>
          </w:p>
        </w:tc>
        <w:tc>
          <w:tcPr>
            <w:tcW w:w="1165" w:type="dxa"/>
            <w:hideMark/>
          </w:tcPr>
          <w:p w14:paraId="1F9B44F3" w14:textId="01250363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0.380</w:t>
            </w:r>
          </w:p>
        </w:tc>
        <w:tc>
          <w:tcPr>
            <w:tcW w:w="956" w:type="dxa"/>
            <w:gridSpan w:val="2"/>
            <w:hideMark/>
          </w:tcPr>
          <w:p w14:paraId="22B0DE0B" w14:textId="39CC43E8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705</w:t>
            </w:r>
          </w:p>
        </w:tc>
        <w:tc>
          <w:tcPr>
            <w:tcW w:w="1575" w:type="dxa"/>
            <w:hideMark/>
          </w:tcPr>
          <w:p w14:paraId="76431593" w14:textId="23069006" w:rsidR="00B3256A" w:rsidRPr="00AE723B" w:rsidRDefault="00AE723B" w:rsidP="00AE723B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8.8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="00B3256A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 xml:space="preserve">± </w:t>
            </w: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9.2</w:t>
            </w:r>
          </w:p>
        </w:tc>
        <w:tc>
          <w:tcPr>
            <w:tcW w:w="1556" w:type="dxa"/>
            <w:hideMark/>
          </w:tcPr>
          <w:p w14:paraId="069F907B" w14:textId="5E6F699C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9.8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8.5</w:t>
            </w:r>
          </w:p>
        </w:tc>
        <w:tc>
          <w:tcPr>
            <w:tcW w:w="1165" w:type="dxa"/>
            <w:hideMark/>
          </w:tcPr>
          <w:p w14:paraId="32767DB3" w14:textId="1B8F478D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0.4212</w:t>
            </w:r>
          </w:p>
        </w:tc>
        <w:tc>
          <w:tcPr>
            <w:tcW w:w="956" w:type="dxa"/>
            <w:hideMark/>
          </w:tcPr>
          <w:p w14:paraId="06C10CA7" w14:textId="5D3CFEE2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682</w:t>
            </w:r>
          </w:p>
        </w:tc>
      </w:tr>
      <w:tr w:rsidR="00B3256A" w:rsidRPr="00F22D87" w14:paraId="468BC46A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5B60BDA0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QoR</w:t>
            </w:r>
            <w:proofErr w:type="spellEnd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current</w:t>
            </w:r>
          </w:p>
        </w:tc>
        <w:tc>
          <w:tcPr>
            <w:tcW w:w="1575" w:type="dxa"/>
            <w:hideMark/>
          </w:tcPr>
          <w:p w14:paraId="29578FFF" w14:textId="2B96F760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13.4 </w:t>
            </w:r>
            <w:r w:rsidR="00AE723B"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2.7</w:t>
            </w:r>
          </w:p>
        </w:tc>
        <w:tc>
          <w:tcPr>
            <w:tcW w:w="1556" w:type="dxa"/>
            <w:hideMark/>
          </w:tcPr>
          <w:p w14:paraId="1F3C008E" w14:textId="608B3D68" w:rsidR="00B3256A" w:rsidRPr="00AE723B" w:rsidRDefault="00AE723B" w:rsidP="00AE723B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13.1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0</w:t>
            </w:r>
          </w:p>
        </w:tc>
        <w:tc>
          <w:tcPr>
            <w:tcW w:w="1165" w:type="dxa"/>
            <w:hideMark/>
          </w:tcPr>
          <w:p w14:paraId="5BEE1609" w14:textId="06FA05D9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0.622</w:t>
            </w:r>
          </w:p>
        </w:tc>
        <w:tc>
          <w:tcPr>
            <w:tcW w:w="956" w:type="dxa"/>
            <w:gridSpan w:val="2"/>
            <w:hideMark/>
          </w:tcPr>
          <w:p w14:paraId="57D037ED" w14:textId="4C368F7B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535</w:t>
            </w:r>
          </w:p>
        </w:tc>
        <w:tc>
          <w:tcPr>
            <w:tcW w:w="1575" w:type="dxa"/>
            <w:hideMark/>
          </w:tcPr>
          <w:p w14:paraId="69FE6513" w14:textId="46BC8360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13.4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3.3</w:t>
            </w:r>
          </w:p>
        </w:tc>
        <w:tc>
          <w:tcPr>
            <w:tcW w:w="1556" w:type="dxa"/>
            <w:hideMark/>
          </w:tcPr>
          <w:p w14:paraId="5F786BE8" w14:textId="5476F83D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13.4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2.9</w:t>
            </w:r>
          </w:p>
        </w:tc>
        <w:tc>
          <w:tcPr>
            <w:tcW w:w="1165" w:type="dxa"/>
            <w:hideMark/>
          </w:tcPr>
          <w:p w14:paraId="29D0939A" w14:textId="605C335E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0.004</w:t>
            </w:r>
          </w:p>
        </w:tc>
        <w:tc>
          <w:tcPr>
            <w:tcW w:w="956" w:type="dxa"/>
            <w:hideMark/>
          </w:tcPr>
          <w:p w14:paraId="41BB3923" w14:textId="5455CE10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997</w:t>
            </w:r>
          </w:p>
        </w:tc>
      </w:tr>
      <w:tr w:rsidR="00AE723B" w:rsidRPr="00AE723B" w14:paraId="2A1295F5" w14:textId="77777777" w:rsidTr="00B3256A">
        <w:trPr>
          <w:trHeight w:val="74"/>
        </w:trPr>
        <w:tc>
          <w:tcPr>
            <w:tcW w:w="3606" w:type="dxa"/>
            <w:gridSpan w:val="2"/>
            <w:hideMark/>
          </w:tcPr>
          <w:p w14:paraId="7AFAE208" w14:textId="77777777" w:rsidR="00B3256A" w:rsidRPr="00AE723B" w:rsidRDefault="00B3256A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proofErr w:type="spellStart"/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SSCQ</w:t>
            </w:r>
            <w:proofErr w:type="spellEnd"/>
          </w:p>
        </w:tc>
        <w:tc>
          <w:tcPr>
            <w:tcW w:w="1575" w:type="dxa"/>
            <w:hideMark/>
          </w:tcPr>
          <w:p w14:paraId="05BE50B6" w14:textId="3E30D00C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7.5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5.0</w:t>
            </w:r>
          </w:p>
        </w:tc>
        <w:tc>
          <w:tcPr>
            <w:tcW w:w="1556" w:type="dxa"/>
            <w:hideMark/>
          </w:tcPr>
          <w:p w14:paraId="712AF6B5" w14:textId="0378CC18" w:rsidR="00B3256A" w:rsidRPr="00AE723B" w:rsidRDefault="00AE723B" w:rsidP="00AE723B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7.1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5.0</w:t>
            </w:r>
          </w:p>
        </w:tc>
        <w:tc>
          <w:tcPr>
            <w:tcW w:w="1165" w:type="dxa"/>
            <w:hideMark/>
          </w:tcPr>
          <w:p w14:paraId="18477E7C" w14:textId="7704201C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0.507</w:t>
            </w:r>
          </w:p>
        </w:tc>
        <w:tc>
          <w:tcPr>
            <w:tcW w:w="956" w:type="dxa"/>
            <w:gridSpan w:val="2"/>
            <w:hideMark/>
          </w:tcPr>
          <w:p w14:paraId="09CC10ED" w14:textId="02FC85DA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613</w:t>
            </w:r>
          </w:p>
        </w:tc>
        <w:tc>
          <w:tcPr>
            <w:tcW w:w="1575" w:type="dxa"/>
            <w:hideMark/>
          </w:tcPr>
          <w:p w14:paraId="74B1F836" w14:textId="1B01EF49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3.7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6.5</w:t>
            </w:r>
          </w:p>
        </w:tc>
        <w:tc>
          <w:tcPr>
            <w:tcW w:w="1556" w:type="dxa"/>
            <w:hideMark/>
          </w:tcPr>
          <w:p w14:paraId="6A8C1E95" w14:textId="6A02D2BA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24.4</w:t>
            </w:r>
            <w:r w:rsidR="00B3256A" w:rsidRPr="00AE723B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  <w:r w:rsidRPr="00AE723B">
              <w:rPr>
                <w:rStyle w:val="st"/>
                <w:rFonts w:ascii="Times New Roman" w:hAnsi="Times New Roman" w:cs="Times New Roman"/>
                <w:sz w:val="19"/>
                <w:szCs w:val="19"/>
              </w:rPr>
              <w:t>± 4.8</w:t>
            </w:r>
          </w:p>
        </w:tc>
        <w:tc>
          <w:tcPr>
            <w:tcW w:w="1165" w:type="dxa"/>
            <w:hideMark/>
          </w:tcPr>
          <w:p w14:paraId="1C7E3AC9" w14:textId="1B3B9437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-0.503</w:t>
            </w:r>
          </w:p>
        </w:tc>
        <w:tc>
          <w:tcPr>
            <w:tcW w:w="956" w:type="dxa"/>
            <w:hideMark/>
          </w:tcPr>
          <w:p w14:paraId="31A1DFC7" w14:textId="6C95AA27" w:rsidR="00B3256A" w:rsidRPr="00AE723B" w:rsidRDefault="00AE723B" w:rsidP="00B3256A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AE723B">
              <w:rPr>
                <w:rFonts w:ascii="Times New Roman" w:hAnsi="Times New Roman" w:cs="Times New Roman"/>
                <w:sz w:val="19"/>
                <w:szCs w:val="19"/>
              </w:rPr>
              <w:t>.617</w:t>
            </w:r>
          </w:p>
        </w:tc>
      </w:tr>
      <w:tr w:rsidR="00B3256A" w:rsidRPr="00F22D87" w14:paraId="41BF2D4E" w14:textId="77777777" w:rsidTr="00B3256A">
        <w:trPr>
          <w:trHeight w:val="85"/>
        </w:trPr>
        <w:tc>
          <w:tcPr>
            <w:tcW w:w="14110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2C307B7" w14:textId="77777777" w:rsidR="008D76CC" w:rsidRDefault="00B3256A" w:rsidP="008C4CAC">
            <w:pPr>
              <w:spacing w:line="276" w:lineRule="auto"/>
              <w:rPr>
                <w:rFonts w:ascii="Times New Roman" w:hAnsi="Times New Roman" w:cs="Times New Roman"/>
                <w:sz w:val="19"/>
                <w:szCs w:val="19"/>
              </w:rPr>
            </w:pPr>
            <w:r w:rsidRPr="00F22D87">
              <w:rPr>
                <w:rFonts w:ascii="Times New Roman" w:hAnsi="Times New Roman" w:cs="Times New Roman"/>
                <w:i/>
                <w:sz w:val="19"/>
                <w:szCs w:val="19"/>
              </w:rPr>
              <w:t xml:space="preserve">Note. 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AD = Alzheimer’s dementia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VaD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Vascular Dementia, PD = Dementia associated with Parkinson’s Disease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NDD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No Differential Diagnosis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IRI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Interpersonal Reactivity Index, PT = Perspective Taking, EC = Empathic Concern.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HADS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-D/A = Hospital Anxiety and Depression Scale, subscale Depression/Anxiety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RA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Caregiver Reaction Assessment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RQI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Relationship Quality Index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QoR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-current</w:t>
            </w:r>
            <w:r w:rsidR="008C4CAC">
              <w:rPr>
                <w:rFonts w:ascii="Times New Roman" w:hAnsi="Times New Roman" w:cs="Times New Roman"/>
                <w:sz w:val="19"/>
                <w:szCs w:val="19"/>
              </w:rPr>
              <w:t xml:space="preserve"> =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current quality of the relationship,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SSCQ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= Short Sense of Competence Questionnaire.</w:t>
            </w:r>
            <w:r w:rsidR="008D76CC">
              <w:rPr>
                <w:rFonts w:ascii="Times New Roman" w:hAnsi="Times New Roman" w:cs="Times New Roman"/>
                <w:sz w:val="19"/>
                <w:szCs w:val="19"/>
              </w:rPr>
              <w:t xml:space="preserve"> </w:t>
            </w:r>
          </w:p>
          <w:p w14:paraId="260FA87B" w14:textId="7F0BCE3E" w:rsidR="00B3256A" w:rsidRPr="00F22D87" w:rsidRDefault="00B3256A" w:rsidP="008C4CAC">
            <w:pPr>
              <w:spacing w:line="276" w:lineRule="auto"/>
              <w:rPr>
                <w:rFonts w:ascii="Times New Roman" w:hAnsi="Times New Roman" w:cs="Times New Roman"/>
                <w:i/>
                <w:sz w:val="19"/>
                <w:szCs w:val="19"/>
              </w:rPr>
            </w:pP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†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Test-values for continuous outcome were t-values, for categorical values; Pearson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Chi</w:t>
            </w:r>
            <w:r w:rsidRPr="00F22D87">
              <w:rPr>
                <w:rFonts w:ascii="Times New Roman" w:hAnsi="Times New Roman" w:cs="Times New Roman"/>
                <w:sz w:val="19"/>
                <w:szCs w:val="19"/>
                <w:vertAlign w:val="superscript"/>
              </w:rPr>
              <w:t>2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 values. If cell count &lt; 5, the p-value of the Fisher’s exact test (2 categories) or Fisher-Freeman-Halton Exact Test (&gt;2 categories) is presented. </w:t>
            </w:r>
            <w:r w:rsidR="003C739C">
              <w:rPr>
                <w:rFonts w:ascii="Times New Roman" w:hAnsi="Times New Roman" w:cs="Times New Roman"/>
                <w:sz w:val="19"/>
                <w:szCs w:val="19"/>
              </w:rPr>
              <w:t xml:space="preserve">The number of participants differ per variable due to missing values. </w:t>
            </w:r>
            <w:r w:rsidRPr="00F22D87">
              <w:rPr>
                <w:rStyle w:val="current-selection"/>
                <w:rFonts w:ascii="Times New Roman" w:hAnsi="Times New Roman" w:cs="Times New Roman"/>
                <w:sz w:val="19"/>
                <w:szCs w:val="19"/>
                <w:vertAlign w:val="superscript"/>
              </w:rPr>
              <w:t>‡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 xml:space="preserve">Educational level according to </w:t>
            </w:r>
            <w:proofErr w:type="spellStart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Verhage</w:t>
            </w:r>
            <w:proofErr w:type="spellEnd"/>
            <w:r w:rsidRPr="00F22D87">
              <w:rPr>
                <w:rFonts w:ascii="Times New Roman" w:hAnsi="Times New Roman" w:cs="Times New Roman"/>
                <w:sz w:val="19"/>
                <w:szCs w:val="19"/>
              </w:rPr>
              <w:fldChar w:fldCharType="begin"/>
            </w:r>
            <w:r w:rsidR="00C75068">
              <w:rPr>
                <w:rFonts w:ascii="Times New Roman" w:hAnsi="Times New Roman" w:cs="Times New Roman"/>
                <w:sz w:val="19"/>
                <w:szCs w:val="19"/>
              </w:rPr>
              <w:instrText xml:space="preserve"> ADDIN EN.CITE &lt;EndNote&gt;&lt;Cite&gt;&lt;Author&gt;Verhage&lt;/Author&gt;&lt;Year&gt;1964&lt;/Year&gt;&lt;RecNum&gt;272&lt;/RecNum&gt;&lt;DisplayText&gt;[35]&lt;/DisplayText&gt;&lt;record&gt;&lt;rec-number&gt;272&lt;/rec-number&gt;&lt;foreign-keys&gt;&lt;key app="EN" db-id="ezxxapf9e9p5ejed90qpzsaftz5dess2asp5" timestamp="1485248340"&gt;272&lt;/key&gt;&lt;/foreign-keys&gt;&lt;ref-type name="Book"&gt;6&lt;/ref-type&gt;&lt;contributors&gt;&lt;authors&gt;&lt;author&gt;Verhage, F&lt;/author&gt;&lt;/authors&gt;&lt;/contributors&gt;&lt;titles&gt;&lt;title&gt;Intelligentie en leeftijd: Onderzoek bij Nederlanders van twaalf tot zevenenzeventig jaar&lt;/title&gt;&lt;/titles&gt;&lt;dates&gt;&lt;year&gt;1964&lt;/year&gt;&lt;/dates&gt;&lt;pub-location&gt;Assen&lt;/pub-location&gt;&lt;publisher&gt;Van Gorcum&lt;/publisher&gt;&lt;urls&gt;&lt;/urls&gt;&lt;/record&gt;&lt;/Cite&gt;&lt;/EndNote&gt;</w:instrTex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fldChar w:fldCharType="separate"/>
            </w:r>
            <w:r w:rsidR="00C75068">
              <w:rPr>
                <w:rFonts w:ascii="Times New Roman" w:hAnsi="Times New Roman" w:cs="Times New Roman"/>
                <w:noProof/>
                <w:sz w:val="19"/>
                <w:szCs w:val="19"/>
              </w:rPr>
              <w:t>[35]</w:t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fldChar w:fldCharType="end"/>
            </w:r>
            <w:r w:rsidRPr="00F22D87">
              <w:rPr>
                <w:rFonts w:ascii="Times New Roman" w:hAnsi="Times New Roman" w:cs="Times New Roman"/>
                <w:sz w:val="19"/>
                <w:szCs w:val="19"/>
              </w:rPr>
              <w:t>, recoded into low (1-4), medium (5), high (6-7).* &lt; .05, **p &lt; .001</w:t>
            </w:r>
          </w:p>
        </w:tc>
      </w:tr>
    </w:tbl>
    <w:p w14:paraId="2D7E2D5E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C9F48C3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65B743F8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2B766D9" w14:textId="77777777" w:rsidR="00B3256A" w:rsidRDefault="00B3256A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ABDCA0A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6DFCD039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16CD1ECF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623A7AA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0E41500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9067E96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9331550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7C56937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B6243EF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03D529AE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23ACA372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ellenraster"/>
        <w:tblW w:w="101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68"/>
        <w:gridCol w:w="1913"/>
        <w:gridCol w:w="1918"/>
        <w:gridCol w:w="1912"/>
        <w:gridCol w:w="2629"/>
      </w:tblGrid>
      <w:tr w:rsidR="00165428" w14:paraId="475357DC" w14:textId="77777777" w:rsidTr="00C75068">
        <w:trPr>
          <w:trHeight w:val="433"/>
        </w:trPr>
        <w:tc>
          <w:tcPr>
            <w:tcW w:w="0" w:type="auto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4090EF6" w14:textId="460791E6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upplementary Table </w:t>
            </w:r>
            <w:proofErr w:type="spellStart"/>
            <w:r>
              <w:rPr>
                <w:rFonts w:ascii="Times New Roman" w:hAnsi="Times New Roman" w:cs="Times New Roman"/>
              </w:rPr>
              <w:t>S3</w:t>
            </w:r>
            <w:proofErr w:type="spellEnd"/>
            <w:r>
              <w:rPr>
                <w:rFonts w:ascii="Times New Roman" w:hAnsi="Times New Roman" w:cs="Times New Roman"/>
              </w:rPr>
              <w:t>.</w:t>
            </w:r>
          </w:p>
          <w:p w14:paraId="0A8FBD06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proofErr w:type="spellStart"/>
            <w:r>
              <w:rPr>
                <w:rFonts w:ascii="Times New Roman" w:hAnsi="Times New Roman" w:cs="Times New Roman"/>
                <w:i/>
              </w:rPr>
              <w:t>RCI’s</w:t>
            </w:r>
            <w:proofErr w:type="spellEnd"/>
            <w:r>
              <w:rPr>
                <w:rFonts w:ascii="Times New Roman" w:hAnsi="Times New Roman" w:cs="Times New Roman"/>
                <w:i/>
              </w:rPr>
              <w:t xml:space="preserve"> for all outcome measures and both groups, T1-T4</w:t>
            </w:r>
          </w:p>
        </w:tc>
      </w:tr>
      <w:tr w:rsidR="00165428" w14:paraId="17ED6748" w14:textId="77777777" w:rsidTr="00C75068">
        <w:trPr>
          <w:trHeight w:val="210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5E741A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86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998F9D7" w14:textId="77777777" w:rsidR="00165428" w:rsidRDefault="00165428" w:rsidP="00C75068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ervention group</w:t>
            </w:r>
          </w:p>
        </w:tc>
        <w:tc>
          <w:tcPr>
            <w:tcW w:w="448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CB57244" w14:textId="77777777" w:rsidR="00165428" w:rsidRDefault="00165428" w:rsidP="00C75068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ntrol group</w:t>
            </w:r>
          </w:p>
        </w:tc>
      </w:tr>
      <w:tr w:rsidR="00165428" w14:paraId="27927E8F" w14:textId="77777777" w:rsidTr="00C75068">
        <w:trPr>
          <w:trHeight w:val="633"/>
        </w:trPr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A00110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A55765D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reliably changed (negatively)</w:t>
            </w:r>
          </w:p>
        </w:tc>
        <w:tc>
          <w:tcPr>
            <w:tcW w:w="19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AAA66E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reliably changed (positively)</w:t>
            </w:r>
          </w:p>
        </w:tc>
        <w:tc>
          <w:tcPr>
            <w:tcW w:w="18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CBF78DD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reliably changed (negatively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88CAB3F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reliably changed (positively)</w:t>
            </w:r>
          </w:p>
        </w:tc>
      </w:tr>
      <w:tr w:rsidR="00165428" w14:paraId="4D340638" w14:textId="77777777" w:rsidTr="00C75068">
        <w:trPr>
          <w:trHeight w:val="210"/>
        </w:trPr>
        <w:tc>
          <w:tcPr>
            <w:tcW w:w="178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A0DF24A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IRI</w:t>
            </w:r>
            <w:proofErr w:type="spellEnd"/>
            <w:r>
              <w:rPr>
                <w:rFonts w:ascii="Times New Roman" w:hAnsi="Times New Roman" w:cs="Times New Roman"/>
              </w:rPr>
              <w:t xml:space="preserve"> PT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414DF84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 (of 62)</w:t>
            </w:r>
          </w:p>
        </w:tc>
        <w:tc>
          <w:tcPr>
            <w:tcW w:w="198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FCFB499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62)</w:t>
            </w:r>
          </w:p>
        </w:tc>
        <w:tc>
          <w:tcPr>
            <w:tcW w:w="1883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E505622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of 2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B051644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0)</w:t>
            </w:r>
          </w:p>
        </w:tc>
      </w:tr>
      <w:tr w:rsidR="00165428" w14:paraId="498C8908" w14:textId="77777777" w:rsidTr="00C75068">
        <w:trPr>
          <w:trHeight w:val="221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5FDF722D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IRI</w:t>
            </w:r>
            <w:proofErr w:type="spellEnd"/>
            <w:r>
              <w:rPr>
                <w:rFonts w:ascii="Times New Roman" w:hAnsi="Times New Roman" w:cs="Times New Roman"/>
              </w:rPr>
              <w:t xml:space="preserve"> EC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1A2C0E67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60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27314808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of 60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28A520BE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61E5D796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0)</w:t>
            </w:r>
          </w:p>
        </w:tc>
      </w:tr>
      <w:tr w:rsidR="00165428" w14:paraId="70F56C86" w14:textId="77777777" w:rsidTr="00C75068">
        <w:trPr>
          <w:trHeight w:val="210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2F71D531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HADS</w:t>
            </w:r>
            <w:proofErr w:type="spellEnd"/>
            <w:r>
              <w:rPr>
                <w:rFonts w:ascii="Times New Roman" w:hAnsi="Times New Roman" w:cs="Times New Roman"/>
              </w:rPr>
              <w:t>-D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3D0C981C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 (of 65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273445D0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 (of 65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1B66F5A9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of 2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57EB179B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0)</w:t>
            </w:r>
          </w:p>
        </w:tc>
      </w:tr>
      <w:tr w:rsidR="00165428" w14:paraId="57A254EB" w14:textId="77777777" w:rsidTr="00C75068">
        <w:trPr>
          <w:trHeight w:val="210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12513B02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HADS</w:t>
            </w:r>
            <w:proofErr w:type="spellEnd"/>
            <w:r>
              <w:rPr>
                <w:rFonts w:ascii="Times New Roman" w:hAnsi="Times New Roman" w:cs="Times New Roman"/>
              </w:rPr>
              <w:t>-A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5151659C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(of 66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3AB4001E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66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26754EB3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of 2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7D58EDA9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0)</w:t>
            </w:r>
          </w:p>
        </w:tc>
      </w:tr>
      <w:tr w:rsidR="00165428" w14:paraId="537B4F0C" w14:textId="77777777" w:rsidTr="00C75068">
        <w:trPr>
          <w:trHeight w:val="162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09A0A433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RA</w:t>
            </w:r>
            <w:proofErr w:type="spellEnd"/>
            <w:r>
              <w:rPr>
                <w:rFonts w:ascii="Times New Roman" w:hAnsi="Times New Roman" w:cs="Times New Roman"/>
              </w:rPr>
              <w:t xml:space="preserve"> Disruption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72C7F06C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of 63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7B5F4C67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63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1202FE49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of 21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17E1FB88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of 21)</w:t>
            </w:r>
          </w:p>
        </w:tc>
      </w:tr>
      <w:tr w:rsidR="00165428" w14:paraId="79822054" w14:textId="77777777" w:rsidTr="00C75068">
        <w:trPr>
          <w:trHeight w:val="221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3C945381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RA</w:t>
            </w:r>
            <w:proofErr w:type="spellEnd"/>
            <w:r>
              <w:rPr>
                <w:rFonts w:ascii="Times New Roman" w:hAnsi="Times New Roman" w:cs="Times New Roman"/>
              </w:rPr>
              <w:t xml:space="preserve"> Health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21545508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of 65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3B4ECD3A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65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5924022F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21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5574B64A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of 21)</w:t>
            </w:r>
          </w:p>
        </w:tc>
      </w:tr>
      <w:tr w:rsidR="00165428" w14:paraId="4A4703FA" w14:textId="77777777" w:rsidTr="00C75068">
        <w:trPr>
          <w:trHeight w:val="210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101F227E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RA</w:t>
            </w:r>
            <w:proofErr w:type="spellEnd"/>
            <w:r>
              <w:rPr>
                <w:rFonts w:ascii="Times New Roman" w:hAnsi="Times New Roman" w:cs="Times New Roman"/>
              </w:rPr>
              <w:t xml:space="preserve"> Support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157AE583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 (of 65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26C38CBC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65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36FAE057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of 19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517D2D7D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of 19)</w:t>
            </w:r>
          </w:p>
        </w:tc>
      </w:tr>
      <w:tr w:rsidR="00165428" w14:paraId="1FA2CD12" w14:textId="77777777" w:rsidTr="00C75068">
        <w:trPr>
          <w:trHeight w:val="171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2170796B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RA</w:t>
            </w:r>
            <w:proofErr w:type="spellEnd"/>
            <w:r>
              <w:rPr>
                <w:rFonts w:ascii="Times New Roman" w:hAnsi="Times New Roman" w:cs="Times New Roman"/>
              </w:rPr>
              <w:t xml:space="preserve"> Self-esteem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72EED16A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 (of 62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4EE4BDA7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62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384C8A1B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2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6B5B10DD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0)</w:t>
            </w:r>
          </w:p>
        </w:tc>
      </w:tr>
      <w:tr w:rsidR="00165428" w14:paraId="01B2607A" w14:textId="77777777" w:rsidTr="00C75068">
        <w:trPr>
          <w:trHeight w:val="210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43A1FCD6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RA</w:t>
            </w:r>
            <w:proofErr w:type="spellEnd"/>
            <w:r>
              <w:rPr>
                <w:rFonts w:ascii="Times New Roman" w:hAnsi="Times New Roman" w:cs="Times New Roman"/>
              </w:rPr>
              <w:t xml:space="preserve"> Finances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386D7AA7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(of 62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5B073B7F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65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3F826761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21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08C4D1D4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21)</w:t>
            </w:r>
          </w:p>
        </w:tc>
      </w:tr>
      <w:tr w:rsidR="00165428" w14:paraId="29441553" w14:textId="77777777" w:rsidTr="00C75068">
        <w:trPr>
          <w:trHeight w:val="221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332BCD1C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QI</w:t>
            </w:r>
            <w:proofErr w:type="spellEnd"/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32688C22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of 56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6FD4C07A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65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4FE8F723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0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375DEC6E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0)</w:t>
            </w:r>
          </w:p>
        </w:tc>
      </w:tr>
      <w:tr w:rsidR="00165428" w14:paraId="363F9C87" w14:textId="77777777" w:rsidTr="00C75068">
        <w:trPr>
          <w:trHeight w:val="210"/>
        </w:trPr>
        <w:tc>
          <w:tcPr>
            <w:tcW w:w="1784" w:type="dxa"/>
            <w:tcBorders>
              <w:top w:val="nil"/>
              <w:bottom w:val="nil"/>
            </w:tcBorders>
            <w:hideMark/>
          </w:tcPr>
          <w:p w14:paraId="33F2D111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QoR</w:t>
            </w:r>
            <w:proofErr w:type="spellEnd"/>
            <w:r>
              <w:rPr>
                <w:rFonts w:ascii="Times New Roman" w:hAnsi="Times New Roman" w:cs="Times New Roman"/>
              </w:rPr>
              <w:t>-current</w:t>
            </w:r>
          </w:p>
        </w:tc>
        <w:tc>
          <w:tcPr>
            <w:tcW w:w="1886" w:type="dxa"/>
            <w:tcBorders>
              <w:top w:val="nil"/>
              <w:bottom w:val="nil"/>
            </w:tcBorders>
            <w:hideMark/>
          </w:tcPr>
          <w:p w14:paraId="054B50B2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(of 510)</w:t>
            </w:r>
          </w:p>
        </w:tc>
        <w:tc>
          <w:tcPr>
            <w:tcW w:w="1982" w:type="dxa"/>
            <w:tcBorders>
              <w:top w:val="nil"/>
              <w:bottom w:val="nil"/>
            </w:tcBorders>
            <w:hideMark/>
          </w:tcPr>
          <w:p w14:paraId="35637623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51)</w:t>
            </w:r>
          </w:p>
        </w:tc>
        <w:tc>
          <w:tcPr>
            <w:tcW w:w="1883" w:type="dxa"/>
            <w:tcBorders>
              <w:top w:val="nil"/>
              <w:bottom w:val="nil"/>
            </w:tcBorders>
            <w:hideMark/>
          </w:tcPr>
          <w:p w14:paraId="43B7DC67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18)</w:t>
            </w:r>
          </w:p>
        </w:tc>
        <w:tc>
          <w:tcPr>
            <w:tcW w:w="0" w:type="auto"/>
            <w:tcBorders>
              <w:top w:val="nil"/>
              <w:bottom w:val="nil"/>
            </w:tcBorders>
            <w:hideMark/>
          </w:tcPr>
          <w:p w14:paraId="7F8F4464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of 18)</w:t>
            </w:r>
          </w:p>
        </w:tc>
      </w:tr>
      <w:tr w:rsidR="00165428" w14:paraId="6F7D5C49" w14:textId="77777777" w:rsidTr="00C75068">
        <w:trPr>
          <w:trHeight w:val="207"/>
        </w:trPr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164A59C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SCQ</w:t>
            </w:r>
            <w:proofErr w:type="spellEnd"/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D321ED9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 (of 63)</w:t>
            </w:r>
          </w:p>
        </w:tc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6D6481F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(of 63)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5998635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DBE7AE4" w14:textId="77777777" w:rsidR="00165428" w:rsidRDefault="00165428" w:rsidP="00C75068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(of 21)</w:t>
            </w:r>
          </w:p>
        </w:tc>
      </w:tr>
      <w:tr w:rsidR="00165428" w14:paraId="59A4E404" w14:textId="77777777" w:rsidTr="00C75068">
        <w:trPr>
          <w:trHeight w:val="856"/>
        </w:trPr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21E720" w14:textId="77777777" w:rsidR="008D76CC" w:rsidRDefault="008D76CC" w:rsidP="008D76CC">
            <w:pPr>
              <w:spacing w:line="276" w:lineRule="auto"/>
              <w:rPr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 xml:space="preserve">Note. </w:t>
            </w:r>
            <w:proofErr w:type="spellStart"/>
            <w:r>
              <w:rPr>
                <w:rFonts w:ascii="Times New Roman" w:hAnsi="Times New Roman" w:cs="Times New Roman"/>
              </w:rPr>
              <w:t>IRI</w:t>
            </w:r>
            <w:proofErr w:type="spellEnd"/>
            <w:r>
              <w:rPr>
                <w:rFonts w:ascii="Times New Roman" w:hAnsi="Times New Roman" w:cs="Times New Roman"/>
              </w:rPr>
              <w:t xml:space="preserve"> = Interpersonal Reactivity Index, PT = Perspective Taking, EC = Empathic Concern, </w:t>
            </w:r>
            <w:proofErr w:type="spellStart"/>
            <w:r>
              <w:rPr>
                <w:rFonts w:ascii="Times New Roman" w:hAnsi="Times New Roman" w:cs="Times New Roman"/>
              </w:rPr>
              <w:t>HADS</w:t>
            </w:r>
            <w:proofErr w:type="spellEnd"/>
            <w:r>
              <w:rPr>
                <w:rFonts w:ascii="Times New Roman" w:hAnsi="Times New Roman" w:cs="Times New Roman"/>
              </w:rPr>
              <w:t xml:space="preserve"> = Hospital Anxiety and Depression, </w:t>
            </w:r>
            <w:proofErr w:type="spellStart"/>
            <w:r>
              <w:rPr>
                <w:rFonts w:ascii="Times New Roman" w:hAnsi="Times New Roman" w:cs="Times New Roman"/>
              </w:rPr>
              <w:t>CRA</w:t>
            </w:r>
            <w:proofErr w:type="spellEnd"/>
            <w:r>
              <w:rPr>
                <w:rFonts w:ascii="Times New Roman" w:hAnsi="Times New Roman" w:cs="Times New Roman"/>
              </w:rPr>
              <w:t xml:space="preserve"> = Caregiver Reaction Assessment, </w:t>
            </w:r>
            <w:proofErr w:type="spellStart"/>
            <w:r>
              <w:rPr>
                <w:rFonts w:ascii="Times New Roman" w:hAnsi="Times New Roman" w:cs="Times New Roman"/>
              </w:rPr>
              <w:t>RQI</w:t>
            </w:r>
            <w:proofErr w:type="spellEnd"/>
            <w:r>
              <w:rPr>
                <w:rFonts w:ascii="Times New Roman" w:hAnsi="Times New Roman" w:cs="Times New Roman"/>
              </w:rPr>
              <w:t xml:space="preserve"> = Relationship Quality Index, </w:t>
            </w:r>
            <w:proofErr w:type="spellStart"/>
            <w:r>
              <w:rPr>
                <w:rFonts w:ascii="Times New Roman" w:hAnsi="Times New Roman" w:cs="Times New Roman"/>
              </w:rPr>
              <w:t>QoR</w:t>
            </w:r>
            <w:proofErr w:type="spellEnd"/>
            <w:r>
              <w:rPr>
                <w:rFonts w:ascii="Times New Roman" w:hAnsi="Times New Roman" w:cs="Times New Roman"/>
              </w:rPr>
              <w:t xml:space="preserve">-current = Quality of the Relationship, </w:t>
            </w:r>
            <w:proofErr w:type="spellStart"/>
            <w:r>
              <w:rPr>
                <w:rFonts w:ascii="Times New Roman" w:hAnsi="Times New Roman" w:cs="Times New Roman"/>
              </w:rPr>
              <w:t>SSCQ</w:t>
            </w:r>
            <w:proofErr w:type="spellEnd"/>
            <w:r>
              <w:rPr>
                <w:rFonts w:ascii="Times New Roman" w:hAnsi="Times New Roman" w:cs="Times New Roman"/>
              </w:rPr>
              <w:t xml:space="preserve"> = Short Sense of Competence Questionnaire. </w:t>
            </w:r>
          </w:p>
          <w:p w14:paraId="376FDE03" w14:textId="42AC90C4" w:rsidR="00165428" w:rsidRDefault="008D76CC" w:rsidP="008D76CC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CI’s</w:t>
            </w:r>
            <w:proofErr w:type="spellEnd"/>
            <w:r>
              <w:rPr>
                <w:rFonts w:ascii="Times New Roman" w:hAnsi="Times New Roman" w:cs="Times New Roman"/>
              </w:rPr>
              <w:t xml:space="preserve"> were based on a 90% confidence interval. All scores were recoded so that a negative change indicates change for the worse, e.g. less empathy, more depression, more burden; and positive change indicated change for the better, e.g. less depression, more empathy etc.</w:t>
            </w:r>
          </w:p>
        </w:tc>
      </w:tr>
    </w:tbl>
    <w:p w14:paraId="31071ED6" w14:textId="77777777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936CA16" w14:textId="028A6B8B" w:rsidR="00165428" w:rsidRDefault="00165428" w:rsidP="00B3256A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sectPr w:rsidR="00165428" w:rsidSect="003C1D6B">
      <w:headerReference w:type="default" r:id="rId8"/>
      <w:footerReference w:type="default" r:id="rId9"/>
      <w:pgSz w:w="15840" w:h="12240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D78F1D" w14:textId="77777777" w:rsidR="007A6ED3" w:rsidRDefault="007A6ED3" w:rsidP="00132464">
      <w:pPr>
        <w:spacing w:after="0" w:line="240" w:lineRule="auto"/>
      </w:pPr>
      <w:r>
        <w:separator/>
      </w:r>
    </w:p>
  </w:endnote>
  <w:endnote w:type="continuationSeparator" w:id="0">
    <w:p w14:paraId="1947D227" w14:textId="77777777" w:rsidR="007A6ED3" w:rsidRDefault="007A6ED3" w:rsidP="001324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164877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7E0485" w14:textId="59016533" w:rsidR="003B17C4" w:rsidRDefault="003B17C4">
        <w:pPr>
          <w:pStyle w:val="Fuzeil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03837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14:paraId="5B79A4DC" w14:textId="77777777" w:rsidR="003B17C4" w:rsidRDefault="003B17C4">
    <w:pPr>
      <w:pStyle w:val="Fuzeile"/>
    </w:pPr>
  </w:p>
  <w:p w14:paraId="6602F9AD" w14:textId="77777777" w:rsidR="003B17C4" w:rsidRDefault="003B17C4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3E1751" w14:textId="77777777" w:rsidR="007A6ED3" w:rsidRDefault="007A6ED3" w:rsidP="00132464">
      <w:pPr>
        <w:spacing w:after="0" w:line="240" w:lineRule="auto"/>
      </w:pPr>
      <w:r>
        <w:separator/>
      </w:r>
    </w:p>
  </w:footnote>
  <w:footnote w:type="continuationSeparator" w:id="0">
    <w:p w14:paraId="60E6473C" w14:textId="77777777" w:rsidR="007A6ED3" w:rsidRDefault="007A6ED3" w:rsidP="0013246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E589BC" w14:textId="77777777" w:rsidR="003B17C4" w:rsidRDefault="003B17C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FE1136"/>
    <w:multiLevelType w:val="hybridMultilevel"/>
    <w:tmpl w:val="34EA50F2"/>
    <w:lvl w:ilvl="0" w:tplc="3E50F8BE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2D434E6"/>
    <w:multiLevelType w:val="hybridMultilevel"/>
    <w:tmpl w:val="D2AA55DA"/>
    <w:lvl w:ilvl="0" w:tplc="272ABA4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C6E7440"/>
    <w:multiLevelType w:val="hybridMultilevel"/>
    <w:tmpl w:val="1B90D2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F183F73"/>
    <w:multiLevelType w:val="hybridMultilevel"/>
    <w:tmpl w:val="718EE1BC"/>
    <w:lvl w:ilvl="0" w:tplc="0409000F"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BDE3E30"/>
    <w:multiLevelType w:val="hybridMultilevel"/>
    <w:tmpl w:val="CA6AF6F8"/>
    <w:lvl w:ilvl="0" w:tplc="CDB89D6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textFit" w:percent="190"/>
  <w:proofState w:spelling="clean"/>
  <w:defaultTabStop w:val="720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7e0NDWzNLcwNDIyNDJX0lEKTi0uzszPAykwNK4FAH5IUG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ementia and Geriatric Cognitive Disorder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xxapf9e9p5ejed90qpzsaftz5dess2asp5&quot;&gt;My EndNote Library-Saved-Saved-Saved-Saved-Saved-Saved-Saved-Saved-Saved-Saved-Saved&lt;record-ids&gt;&lt;item&gt;200&lt;/item&gt;&lt;item&gt;214&lt;/item&gt;&lt;item&gt;231&lt;/item&gt;&lt;item&gt;234&lt;/item&gt;&lt;item&gt;237&lt;/item&gt;&lt;item&gt;238&lt;/item&gt;&lt;item&gt;250&lt;/item&gt;&lt;item&gt;266&lt;/item&gt;&lt;item&gt;268&lt;/item&gt;&lt;item&gt;271&lt;/item&gt;&lt;item&gt;272&lt;/item&gt;&lt;item&gt;293&lt;/item&gt;&lt;item&gt;301&lt;/item&gt;&lt;item&gt;302&lt;/item&gt;&lt;item&gt;306&lt;/item&gt;&lt;item&gt;310&lt;/item&gt;&lt;item&gt;312&lt;/item&gt;&lt;item&gt;316&lt;/item&gt;&lt;item&gt;318&lt;/item&gt;&lt;item&gt;319&lt;/item&gt;&lt;item&gt;320&lt;/item&gt;&lt;item&gt;341&lt;/item&gt;&lt;item&gt;362&lt;/item&gt;&lt;item&gt;407&lt;/item&gt;&lt;item&gt;418&lt;/item&gt;&lt;item&gt;584&lt;/item&gt;&lt;item&gt;585&lt;/item&gt;&lt;item&gt;593&lt;/item&gt;&lt;item&gt;594&lt;/item&gt;&lt;item&gt;601&lt;/item&gt;&lt;item&gt;603&lt;/item&gt;&lt;item&gt;604&lt;/item&gt;&lt;item&gt;605&lt;/item&gt;&lt;item&gt;607&lt;/item&gt;&lt;/record-ids&gt;&lt;/item&gt;&lt;/Libraries&gt;"/>
  </w:docVars>
  <w:rsids>
    <w:rsidRoot w:val="00AA6CC2"/>
    <w:rsid w:val="000003C7"/>
    <w:rsid w:val="000011C3"/>
    <w:rsid w:val="00001EF0"/>
    <w:rsid w:val="000022D0"/>
    <w:rsid w:val="000026E6"/>
    <w:rsid w:val="00002B6C"/>
    <w:rsid w:val="0000302E"/>
    <w:rsid w:val="0000399D"/>
    <w:rsid w:val="00004CCE"/>
    <w:rsid w:val="000058B7"/>
    <w:rsid w:val="00006860"/>
    <w:rsid w:val="00006A3B"/>
    <w:rsid w:val="00006E2C"/>
    <w:rsid w:val="00007076"/>
    <w:rsid w:val="000106C1"/>
    <w:rsid w:val="000112C2"/>
    <w:rsid w:val="00015E42"/>
    <w:rsid w:val="00021CEC"/>
    <w:rsid w:val="0002280F"/>
    <w:rsid w:val="00022B56"/>
    <w:rsid w:val="00023593"/>
    <w:rsid w:val="00024A10"/>
    <w:rsid w:val="00024CCF"/>
    <w:rsid w:val="00025DAD"/>
    <w:rsid w:val="0002610B"/>
    <w:rsid w:val="000262EF"/>
    <w:rsid w:val="000276A5"/>
    <w:rsid w:val="0003060B"/>
    <w:rsid w:val="00033750"/>
    <w:rsid w:val="00033D27"/>
    <w:rsid w:val="0003508A"/>
    <w:rsid w:val="00035CA0"/>
    <w:rsid w:val="00036DC8"/>
    <w:rsid w:val="00050118"/>
    <w:rsid w:val="000535A2"/>
    <w:rsid w:val="00054906"/>
    <w:rsid w:val="00054EE7"/>
    <w:rsid w:val="000575A4"/>
    <w:rsid w:val="000610A9"/>
    <w:rsid w:val="000616D8"/>
    <w:rsid w:val="00063800"/>
    <w:rsid w:val="00066150"/>
    <w:rsid w:val="00066713"/>
    <w:rsid w:val="000723C0"/>
    <w:rsid w:val="0007355F"/>
    <w:rsid w:val="000737DF"/>
    <w:rsid w:val="000759A3"/>
    <w:rsid w:val="00076554"/>
    <w:rsid w:val="00077AA9"/>
    <w:rsid w:val="00077B3F"/>
    <w:rsid w:val="00080352"/>
    <w:rsid w:val="00083973"/>
    <w:rsid w:val="00084215"/>
    <w:rsid w:val="000858A3"/>
    <w:rsid w:val="00085BB6"/>
    <w:rsid w:val="00085E66"/>
    <w:rsid w:val="00086BCA"/>
    <w:rsid w:val="000876D2"/>
    <w:rsid w:val="00087DE0"/>
    <w:rsid w:val="00090430"/>
    <w:rsid w:val="00091A56"/>
    <w:rsid w:val="000922E4"/>
    <w:rsid w:val="00092E99"/>
    <w:rsid w:val="000934E4"/>
    <w:rsid w:val="00095A45"/>
    <w:rsid w:val="00096A39"/>
    <w:rsid w:val="000A02C1"/>
    <w:rsid w:val="000A044F"/>
    <w:rsid w:val="000A0CA9"/>
    <w:rsid w:val="000A2105"/>
    <w:rsid w:val="000A3415"/>
    <w:rsid w:val="000A60CE"/>
    <w:rsid w:val="000A6B24"/>
    <w:rsid w:val="000A7F20"/>
    <w:rsid w:val="000B1360"/>
    <w:rsid w:val="000B17CF"/>
    <w:rsid w:val="000B2E21"/>
    <w:rsid w:val="000B4342"/>
    <w:rsid w:val="000C2B25"/>
    <w:rsid w:val="000C6700"/>
    <w:rsid w:val="000C6C03"/>
    <w:rsid w:val="000D0A98"/>
    <w:rsid w:val="000D250E"/>
    <w:rsid w:val="000D34A3"/>
    <w:rsid w:val="000D467A"/>
    <w:rsid w:val="000D592F"/>
    <w:rsid w:val="000D5A40"/>
    <w:rsid w:val="000D7712"/>
    <w:rsid w:val="000D7C94"/>
    <w:rsid w:val="000E2433"/>
    <w:rsid w:val="000E3FCB"/>
    <w:rsid w:val="000E410A"/>
    <w:rsid w:val="000E427A"/>
    <w:rsid w:val="000E523C"/>
    <w:rsid w:val="000E5A27"/>
    <w:rsid w:val="000E5B64"/>
    <w:rsid w:val="000E67C1"/>
    <w:rsid w:val="000F09CC"/>
    <w:rsid w:val="000F1CAC"/>
    <w:rsid w:val="000F2964"/>
    <w:rsid w:val="000F35B2"/>
    <w:rsid w:val="000F35FB"/>
    <w:rsid w:val="000F36D9"/>
    <w:rsid w:val="000F42CB"/>
    <w:rsid w:val="000F68CD"/>
    <w:rsid w:val="000F79E1"/>
    <w:rsid w:val="001016C5"/>
    <w:rsid w:val="00104877"/>
    <w:rsid w:val="001056BF"/>
    <w:rsid w:val="00106765"/>
    <w:rsid w:val="00110980"/>
    <w:rsid w:val="00110B59"/>
    <w:rsid w:val="00114B82"/>
    <w:rsid w:val="00114FF8"/>
    <w:rsid w:val="0011566A"/>
    <w:rsid w:val="00115839"/>
    <w:rsid w:val="001162DA"/>
    <w:rsid w:val="001166A2"/>
    <w:rsid w:val="00116A92"/>
    <w:rsid w:val="001214E7"/>
    <w:rsid w:val="00122822"/>
    <w:rsid w:val="001261F4"/>
    <w:rsid w:val="00126572"/>
    <w:rsid w:val="00126C2B"/>
    <w:rsid w:val="00132464"/>
    <w:rsid w:val="001325A5"/>
    <w:rsid w:val="001328CB"/>
    <w:rsid w:val="0013380A"/>
    <w:rsid w:val="00134100"/>
    <w:rsid w:val="00136D8E"/>
    <w:rsid w:val="0013754B"/>
    <w:rsid w:val="00137E32"/>
    <w:rsid w:val="00143635"/>
    <w:rsid w:val="00143DCC"/>
    <w:rsid w:val="001448A7"/>
    <w:rsid w:val="0014554F"/>
    <w:rsid w:val="00145F8D"/>
    <w:rsid w:val="00146C7B"/>
    <w:rsid w:val="001512E2"/>
    <w:rsid w:val="00151C76"/>
    <w:rsid w:val="00153E11"/>
    <w:rsid w:val="0015669A"/>
    <w:rsid w:val="00161E4F"/>
    <w:rsid w:val="00164354"/>
    <w:rsid w:val="00165428"/>
    <w:rsid w:val="0017060D"/>
    <w:rsid w:val="00172483"/>
    <w:rsid w:val="00172C96"/>
    <w:rsid w:val="001730E7"/>
    <w:rsid w:val="00174688"/>
    <w:rsid w:val="00176B6D"/>
    <w:rsid w:val="0017717C"/>
    <w:rsid w:val="0018360E"/>
    <w:rsid w:val="00183C91"/>
    <w:rsid w:val="00186A46"/>
    <w:rsid w:val="0019107B"/>
    <w:rsid w:val="00191B09"/>
    <w:rsid w:val="00192D9C"/>
    <w:rsid w:val="00192E4D"/>
    <w:rsid w:val="00193798"/>
    <w:rsid w:val="00193E20"/>
    <w:rsid w:val="0019511B"/>
    <w:rsid w:val="00195B59"/>
    <w:rsid w:val="00195FD1"/>
    <w:rsid w:val="001A14E9"/>
    <w:rsid w:val="001A669C"/>
    <w:rsid w:val="001B1198"/>
    <w:rsid w:val="001B1733"/>
    <w:rsid w:val="001B1C9B"/>
    <w:rsid w:val="001B1DA1"/>
    <w:rsid w:val="001B2CA4"/>
    <w:rsid w:val="001B374D"/>
    <w:rsid w:val="001B4E1F"/>
    <w:rsid w:val="001C0B22"/>
    <w:rsid w:val="001C0CD8"/>
    <w:rsid w:val="001C0D73"/>
    <w:rsid w:val="001C1410"/>
    <w:rsid w:val="001C268B"/>
    <w:rsid w:val="001C37E5"/>
    <w:rsid w:val="001C5CB5"/>
    <w:rsid w:val="001C64FC"/>
    <w:rsid w:val="001C6646"/>
    <w:rsid w:val="001C6A05"/>
    <w:rsid w:val="001D0BB5"/>
    <w:rsid w:val="001D1187"/>
    <w:rsid w:val="001D1DD5"/>
    <w:rsid w:val="001D3EB5"/>
    <w:rsid w:val="001D4100"/>
    <w:rsid w:val="001D4578"/>
    <w:rsid w:val="001D5BB6"/>
    <w:rsid w:val="001D666B"/>
    <w:rsid w:val="001D6C7D"/>
    <w:rsid w:val="001E0197"/>
    <w:rsid w:val="001E02FD"/>
    <w:rsid w:val="001E1AF5"/>
    <w:rsid w:val="001E33AA"/>
    <w:rsid w:val="001E564F"/>
    <w:rsid w:val="001F0A72"/>
    <w:rsid w:val="001F0C4C"/>
    <w:rsid w:val="001F162E"/>
    <w:rsid w:val="001F37F7"/>
    <w:rsid w:val="001F3D9E"/>
    <w:rsid w:val="001F42CB"/>
    <w:rsid w:val="001F7200"/>
    <w:rsid w:val="002025B0"/>
    <w:rsid w:val="0020303A"/>
    <w:rsid w:val="00203517"/>
    <w:rsid w:val="00203D18"/>
    <w:rsid w:val="00205418"/>
    <w:rsid w:val="00205B69"/>
    <w:rsid w:val="00206C2D"/>
    <w:rsid w:val="00206EAF"/>
    <w:rsid w:val="0021112D"/>
    <w:rsid w:val="0021114A"/>
    <w:rsid w:val="002115F9"/>
    <w:rsid w:val="00211DF0"/>
    <w:rsid w:val="0021221A"/>
    <w:rsid w:val="00212D11"/>
    <w:rsid w:val="0021579D"/>
    <w:rsid w:val="0021788F"/>
    <w:rsid w:val="00217922"/>
    <w:rsid w:val="00217E26"/>
    <w:rsid w:val="00220E7C"/>
    <w:rsid w:val="0022170F"/>
    <w:rsid w:val="00222B0B"/>
    <w:rsid w:val="00225DE3"/>
    <w:rsid w:val="00226764"/>
    <w:rsid w:val="00226BC5"/>
    <w:rsid w:val="00230EB7"/>
    <w:rsid w:val="00231C37"/>
    <w:rsid w:val="00232348"/>
    <w:rsid w:val="002329C2"/>
    <w:rsid w:val="00233699"/>
    <w:rsid w:val="00234096"/>
    <w:rsid w:val="0023468C"/>
    <w:rsid w:val="00237215"/>
    <w:rsid w:val="00240EBF"/>
    <w:rsid w:val="00241B74"/>
    <w:rsid w:val="00241D1A"/>
    <w:rsid w:val="0024222E"/>
    <w:rsid w:val="00242B8C"/>
    <w:rsid w:val="0024304B"/>
    <w:rsid w:val="0024331E"/>
    <w:rsid w:val="002454CF"/>
    <w:rsid w:val="00245AFE"/>
    <w:rsid w:val="002479BA"/>
    <w:rsid w:val="00247AE4"/>
    <w:rsid w:val="00250235"/>
    <w:rsid w:val="002534DB"/>
    <w:rsid w:val="00253A61"/>
    <w:rsid w:val="00254782"/>
    <w:rsid w:val="00254D49"/>
    <w:rsid w:val="00254FB8"/>
    <w:rsid w:val="00255984"/>
    <w:rsid w:val="002559BD"/>
    <w:rsid w:val="00255D29"/>
    <w:rsid w:val="00256B6E"/>
    <w:rsid w:val="00261273"/>
    <w:rsid w:val="002615FC"/>
    <w:rsid w:val="00263C84"/>
    <w:rsid w:val="002640EE"/>
    <w:rsid w:val="002667EB"/>
    <w:rsid w:val="002669FA"/>
    <w:rsid w:val="00266A63"/>
    <w:rsid w:val="002678B2"/>
    <w:rsid w:val="002678C0"/>
    <w:rsid w:val="00267F6C"/>
    <w:rsid w:val="0027157B"/>
    <w:rsid w:val="002723C3"/>
    <w:rsid w:val="002748A1"/>
    <w:rsid w:val="00274925"/>
    <w:rsid w:val="002751E5"/>
    <w:rsid w:val="00277155"/>
    <w:rsid w:val="00277160"/>
    <w:rsid w:val="002803B8"/>
    <w:rsid w:val="00280587"/>
    <w:rsid w:val="00280C6C"/>
    <w:rsid w:val="00281DEA"/>
    <w:rsid w:val="0028399D"/>
    <w:rsid w:val="00285C23"/>
    <w:rsid w:val="00292C32"/>
    <w:rsid w:val="00292CE8"/>
    <w:rsid w:val="0029684A"/>
    <w:rsid w:val="0029709E"/>
    <w:rsid w:val="002974DE"/>
    <w:rsid w:val="00297C36"/>
    <w:rsid w:val="00297E1C"/>
    <w:rsid w:val="002A3FD7"/>
    <w:rsid w:val="002A4A4F"/>
    <w:rsid w:val="002A5AEF"/>
    <w:rsid w:val="002A6784"/>
    <w:rsid w:val="002A756F"/>
    <w:rsid w:val="002A7E6A"/>
    <w:rsid w:val="002B0EC9"/>
    <w:rsid w:val="002B2C8B"/>
    <w:rsid w:val="002B3E0E"/>
    <w:rsid w:val="002B4FC7"/>
    <w:rsid w:val="002B53BE"/>
    <w:rsid w:val="002C02B0"/>
    <w:rsid w:val="002C0982"/>
    <w:rsid w:val="002C39E9"/>
    <w:rsid w:val="002C409E"/>
    <w:rsid w:val="002C4DED"/>
    <w:rsid w:val="002C5404"/>
    <w:rsid w:val="002C6CCC"/>
    <w:rsid w:val="002D01FD"/>
    <w:rsid w:val="002D0802"/>
    <w:rsid w:val="002D16FF"/>
    <w:rsid w:val="002D323F"/>
    <w:rsid w:val="002D329E"/>
    <w:rsid w:val="002D357D"/>
    <w:rsid w:val="002D5354"/>
    <w:rsid w:val="002D6721"/>
    <w:rsid w:val="002D6D9E"/>
    <w:rsid w:val="002E2A36"/>
    <w:rsid w:val="002E3DA7"/>
    <w:rsid w:val="002E5018"/>
    <w:rsid w:val="002E51DD"/>
    <w:rsid w:val="002E5608"/>
    <w:rsid w:val="002E6252"/>
    <w:rsid w:val="002E6BB5"/>
    <w:rsid w:val="002E6F0F"/>
    <w:rsid w:val="002E7D6B"/>
    <w:rsid w:val="002E7F8C"/>
    <w:rsid w:val="002F0786"/>
    <w:rsid w:val="002F0E90"/>
    <w:rsid w:val="002F0F3F"/>
    <w:rsid w:val="002F322B"/>
    <w:rsid w:val="002F5FA9"/>
    <w:rsid w:val="002F66CC"/>
    <w:rsid w:val="002F7AEE"/>
    <w:rsid w:val="003021F6"/>
    <w:rsid w:val="00307A33"/>
    <w:rsid w:val="003109E3"/>
    <w:rsid w:val="003114F8"/>
    <w:rsid w:val="00313772"/>
    <w:rsid w:val="00314597"/>
    <w:rsid w:val="003155D2"/>
    <w:rsid w:val="0032052D"/>
    <w:rsid w:val="003215DE"/>
    <w:rsid w:val="00325E3C"/>
    <w:rsid w:val="00327210"/>
    <w:rsid w:val="0032726C"/>
    <w:rsid w:val="00327A94"/>
    <w:rsid w:val="0033025D"/>
    <w:rsid w:val="003328E3"/>
    <w:rsid w:val="00334307"/>
    <w:rsid w:val="00334821"/>
    <w:rsid w:val="00334A93"/>
    <w:rsid w:val="00334C13"/>
    <w:rsid w:val="00335003"/>
    <w:rsid w:val="0033541A"/>
    <w:rsid w:val="00335732"/>
    <w:rsid w:val="00336420"/>
    <w:rsid w:val="003364B2"/>
    <w:rsid w:val="00337B62"/>
    <w:rsid w:val="003400C5"/>
    <w:rsid w:val="003409CD"/>
    <w:rsid w:val="003454D2"/>
    <w:rsid w:val="00346FCA"/>
    <w:rsid w:val="00350376"/>
    <w:rsid w:val="00351AB6"/>
    <w:rsid w:val="0035339C"/>
    <w:rsid w:val="00353546"/>
    <w:rsid w:val="00353ACA"/>
    <w:rsid w:val="00354209"/>
    <w:rsid w:val="0035464C"/>
    <w:rsid w:val="00354DCE"/>
    <w:rsid w:val="003573FD"/>
    <w:rsid w:val="0036040A"/>
    <w:rsid w:val="00360C95"/>
    <w:rsid w:val="003610A8"/>
    <w:rsid w:val="0036126E"/>
    <w:rsid w:val="003617CE"/>
    <w:rsid w:val="00362970"/>
    <w:rsid w:val="00362A33"/>
    <w:rsid w:val="0036382B"/>
    <w:rsid w:val="003639CD"/>
    <w:rsid w:val="00365008"/>
    <w:rsid w:val="00365C5B"/>
    <w:rsid w:val="00366A4A"/>
    <w:rsid w:val="00370017"/>
    <w:rsid w:val="00371F72"/>
    <w:rsid w:val="00373BB2"/>
    <w:rsid w:val="00373E3D"/>
    <w:rsid w:val="0037400D"/>
    <w:rsid w:val="00374879"/>
    <w:rsid w:val="00377721"/>
    <w:rsid w:val="00377E6E"/>
    <w:rsid w:val="00381A19"/>
    <w:rsid w:val="003828B3"/>
    <w:rsid w:val="00382C92"/>
    <w:rsid w:val="00384369"/>
    <w:rsid w:val="003859E2"/>
    <w:rsid w:val="00386DD4"/>
    <w:rsid w:val="00390AA1"/>
    <w:rsid w:val="00391426"/>
    <w:rsid w:val="00393EBE"/>
    <w:rsid w:val="00396D7A"/>
    <w:rsid w:val="00396DF6"/>
    <w:rsid w:val="0039793B"/>
    <w:rsid w:val="00397D4F"/>
    <w:rsid w:val="003A0140"/>
    <w:rsid w:val="003A03D5"/>
    <w:rsid w:val="003A0816"/>
    <w:rsid w:val="003A1B52"/>
    <w:rsid w:val="003A4EF5"/>
    <w:rsid w:val="003A6D21"/>
    <w:rsid w:val="003A7505"/>
    <w:rsid w:val="003A77DB"/>
    <w:rsid w:val="003B0EED"/>
    <w:rsid w:val="003B107A"/>
    <w:rsid w:val="003B1559"/>
    <w:rsid w:val="003B17C4"/>
    <w:rsid w:val="003B27E5"/>
    <w:rsid w:val="003B3E9A"/>
    <w:rsid w:val="003B504F"/>
    <w:rsid w:val="003B7938"/>
    <w:rsid w:val="003C1028"/>
    <w:rsid w:val="003C1D6B"/>
    <w:rsid w:val="003C1D8A"/>
    <w:rsid w:val="003C20D9"/>
    <w:rsid w:val="003C2BF0"/>
    <w:rsid w:val="003C31BF"/>
    <w:rsid w:val="003C47AC"/>
    <w:rsid w:val="003C49AE"/>
    <w:rsid w:val="003C4E46"/>
    <w:rsid w:val="003C5E38"/>
    <w:rsid w:val="003C68FB"/>
    <w:rsid w:val="003C6A84"/>
    <w:rsid w:val="003C739C"/>
    <w:rsid w:val="003C78DE"/>
    <w:rsid w:val="003D0222"/>
    <w:rsid w:val="003D3E27"/>
    <w:rsid w:val="003D4E85"/>
    <w:rsid w:val="003D56E3"/>
    <w:rsid w:val="003D6E4D"/>
    <w:rsid w:val="003E044C"/>
    <w:rsid w:val="003E0F10"/>
    <w:rsid w:val="003E281F"/>
    <w:rsid w:val="003E3EE4"/>
    <w:rsid w:val="003E46D4"/>
    <w:rsid w:val="003E577B"/>
    <w:rsid w:val="003E6026"/>
    <w:rsid w:val="003E6FA5"/>
    <w:rsid w:val="003E777D"/>
    <w:rsid w:val="003F09F6"/>
    <w:rsid w:val="003F2011"/>
    <w:rsid w:val="003F2578"/>
    <w:rsid w:val="003F2BC6"/>
    <w:rsid w:val="003F4D65"/>
    <w:rsid w:val="003F6CDA"/>
    <w:rsid w:val="003F70E4"/>
    <w:rsid w:val="00400E29"/>
    <w:rsid w:val="00401134"/>
    <w:rsid w:val="004017F5"/>
    <w:rsid w:val="00401CDE"/>
    <w:rsid w:val="004022B1"/>
    <w:rsid w:val="0040411D"/>
    <w:rsid w:val="0040475D"/>
    <w:rsid w:val="004067E1"/>
    <w:rsid w:val="00407AD1"/>
    <w:rsid w:val="0041016E"/>
    <w:rsid w:val="00410F30"/>
    <w:rsid w:val="004133C1"/>
    <w:rsid w:val="00413CC4"/>
    <w:rsid w:val="0041491C"/>
    <w:rsid w:val="00415116"/>
    <w:rsid w:val="004152BA"/>
    <w:rsid w:val="00416370"/>
    <w:rsid w:val="00416510"/>
    <w:rsid w:val="00416C0E"/>
    <w:rsid w:val="004175FA"/>
    <w:rsid w:val="00417640"/>
    <w:rsid w:val="004206AF"/>
    <w:rsid w:val="00420B8B"/>
    <w:rsid w:val="00420C77"/>
    <w:rsid w:val="00422787"/>
    <w:rsid w:val="00422B99"/>
    <w:rsid w:val="004243CD"/>
    <w:rsid w:val="00426FA5"/>
    <w:rsid w:val="004307B0"/>
    <w:rsid w:val="00431335"/>
    <w:rsid w:val="00431420"/>
    <w:rsid w:val="00431671"/>
    <w:rsid w:val="00432FCC"/>
    <w:rsid w:val="004335CB"/>
    <w:rsid w:val="0044012E"/>
    <w:rsid w:val="00440903"/>
    <w:rsid w:val="004410A6"/>
    <w:rsid w:val="00441741"/>
    <w:rsid w:val="004430C8"/>
    <w:rsid w:val="00443A5D"/>
    <w:rsid w:val="00444BE1"/>
    <w:rsid w:val="004456A3"/>
    <w:rsid w:val="00445FED"/>
    <w:rsid w:val="00446D72"/>
    <w:rsid w:val="00450D6E"/>
    <w:rsid w:val="0045323A"/>
    <w:rsid w:val="00453ABB"/>
    <w:rsid w:val="00453AD3"/>
    <w:rsid w:val="004551DA"/>
    <w:rsid w:val="0045537A"/>
    <w:rsid w:val="00455ED5"/>
    <w:rsid w:val="004574DC"/>
    <w:rsid w:val="004627C7"/>
    <w:rsid w:val="0046381E"/>
    <w:rsid w:val="004648F8"/>
    <w:rsid w:val="00464FE3"/>
    <w:rsid w:val="00467448"/>
    <w:rsid w:val="00470429"/>
    <w:rsid w:val="004708BD"/>
    <w:rsid w:val="00470908"/>
    <w:rsid w:val="004721AF"/>
    <w:rsid w:val="0047271D"/>
    <w:rsid w:val="004728DB"/>
    <w:rsid w:val="00473436"/>
    <w:rsid w:val="004748EA"/>
    <w:rsid w:val="00474D13"/>
    <w:rsid w:val="00474E60"/>
    <w:rsid w:val="00475E93"/>
    <w:rsid w:val="00476091"/>
    <w:rsid w:val="004762BC"/>
    <w:rsid w:val="00476585"/>
    <w:rsid w:val="00477182"/>
    <w:rsid w:val="004809CD"/>
    <w:rsid w:val="004814F2"/>
    <w:rsid w:val="00482019"/>
    <w:rsid w:val="00482271"/>
    <w:rsid w:val="00482BED"/>
    <w:rsid w:val="00485AF4"/>
    <w:rsid w:val="004863EF"/>
    <w:rsid w:val="004874B2"/>
    <w:rsid w:val="00490402"/>
    <w:rsid w:val="0049054A"/>
    <w:rsid w:val="004917D9"/>
    <w:rsid w:val="00491984"/>
    <w:rsid w:val="00491CBF"/>
    <w:rsid w:val="00491E1E"/>
    <w:rsid w:val="00491F46"/>
    <w:rsid w:val="004936B1"/>
    <w:rsid w:val="004949B2"/>
    <w:rsid w:val="0049603E"/>
    <w:rsid w:val="00496082"/>
    <w:rsid w:val="004960A8"/>
    <w:rsid w:val="00496ACE"/>
    <w:rsid w:val="00496B4C"/>
    <w:rsid w:val="00497BDB"/>
    <w:rsid w:val="00497EAD"/>
    <w:rsid w:val="004A0266"/>
    <w:rsid w:val="004A064D"/>
    <w:rsid w:val="004A0853"/>
    <w:rsid w:val="004A3E20"/>
    <w:rsid w:val="004A420C"/>
    <w:rsid w:val="004A777D"/>
    <w:rsid w:val="004B039B"/>
    <w:rsid w:val="004B093F"/>
    <w:rsid w:val="004B1BD0"/>
    <w:rsid w:val="004B2EF1"/>
    <w:rsid w:val="004B4107"/>
    <w:rsid w:val="004B45AB"/>
    <w:rsid w:val="004B64D0"/>
    <w:rsid w:val="004B6956"/>
    <w:rsid w:val="004B7265"/>
    <w:rsid w:val="004B7E33"/>
    <w:rsid w:val="004C0279"/>
    <w:rsid w:val="004C0C9D"/>
    <w:rsid w:val="004C0CC8"/>
    <w:rsid w:val="004C1176"/>
    <w:rsid w:val="004C13E1"/>
    <w:rsid w:val="004C1CB2"/>
    <w:rsid w:val="004C1E68"/>
    <w:rsid w:val="004C2656"/>
    <w:rsid w:val="004C326E"/>
    <w:rsid w:val="004C40D2"/>
    <w:rsid w:val="004C5C4F"/>
    <w:rsid w:val="004C6028"/>
    <w:rsid w:val="004C73B4"/>
    <w:rsid w:val="004C7501"/>
    <w:rsid w:val="004D0445"/>
    <w:rsid w:val="004D0568"/>
    <w:rsid w:val="004D133E"/>
    <w:rsid w:val="004D231F"/>
    <w:rsid w:val="004D300F"/>
    <w:rsid w:val="004D43CB"/>
    <w:rsid w:val="004D7A10"/>
    <w:rsid w:val="004D7CB7"/>
    <w:rsid w:val="004E5412"/>
    <w:rsid w:val="004E6879"/>
    <w:rsid w:val="004E6D50"/>
    <w:rsid w:val="004F020D"/>
    <w:rsid w:val="004F2702"/>
    <w:rsid w:val="004F60C3"/>
    <w:rsid w:val="004F7FBE"/>
    <w:rsid w:val="005004BD"/>
    <w:rsid w:val="00501C4A"/>
    <w:rsid w:val="00502565"/>
    <w:rsid w:val="005028DB"/>
    <w:rsid w:val="00502A32"/>
    <w:rsid w:val="00504330"/>
    <w:rsid w:val="00505AB7"/>
    <w:rsid w:val="0050722A"/>
    <w:rsid w:val="00510D82"/>
    <w:rsid w:val="005142C9"/>
    <w:rsid w:val="0051665F"/>
    <w:rsid w:val="00516770"/>
    <w:rsid w:val="00516827"/>
    <w:rsid w:val="00523181"/>
    <w:rsid w:val="00523E10"/>
    <w:rsid w:val="00525140"/>
    <w:rsid w:val="0052559D"/>
    <w:rsid w:val="00526984"/>
    <w:rsid w:val="0052723A"/>
    <w:rsid w:val="00527D3E"/>
    <w:rsid w:val="00527E7E"/>
    <w:rsid w:val="00530BB9"/>
    <w:rsid w:val="005315BB"/>
    <w:rsid w:val="00531DFD"/>
    <w:rsid w:val="00532826"/>
    <w:rsid w:val="00532D2E"/>
    <w:rsid w:val="00533E70"/>
    <w:rsid w:val="00534DFC"/>
    <w:rsid w:val="00537609"/>
    <w:rsid w:val="00537D1F"/>
    <w:rsid w:val="00537F73"/>
    <w:rsid w:val="00540184"/>
    <w:rsid w:val="00540B75"/>
    <w:rsid w:val="0054249C"/>
    <w:rsid w:val="0054350D"/>
    <w:rsid w:val="005435F6"/>
    <w:rsid w:val="00543961"/>
    <w:rsid w:val="00543971"/>
    <w:rsid w:val="0054553D"/>
    <w:rsid w:val="0054640E"/>
    <w:rsid w:val="005464F0"/>
    <w:rsid w:val="00546D1E"/>
    <w:rsid w:val="00547347"/>
    <w:rsid w:val="00547604"/>
    <w:rsid w:val="00547D2F"/>
    <w:rsid w:val="00550718"/>
    <w:rsid w:val="00551510"/>
    <w:rsid w:val="00552303"/>
    <w:rsid w:val="00552CC2"/>
    <w:rsid w:val="00554BB6"/>
    <w:rsid w:val="005553AD"/>
    <w:rsid w:val="00555496"/>
    <w:rsid w:val="005559DF"/>
    <w:rsid w:val="00555A87"/>
    <w:rsid w:val="00557736"/>
    <w:rsid w:val="00560046"/>
    <w:rsid w:val="0056128B"/>
    <w:rsid w:val="00562100"/>
    <w:rsid w:val="00562325"/>
    <w:rsid w:val="005624D1"/>
    <w:rsid w:val="0056713D"/>
    <w:rsid w:val="0056796A"/>
    <w:rsid w:val="00567CBB"/>
    <w:rsid w:val="005706A9"/>
    <w:rsid w:val="0057166B"/>
    <w:rsid w:val="00571F9E"/>
    <w:rsid w:val="00572189"/>
    <w:rsid w:val="00572AB4"/>
    <w:rsid w:val="005747B2"/>
    <w:rsid w:val="0058059C"/>
    <w:rsid w:val="0058388B"/>
    <w:rsid w:val="00584210"/>
    <w:rsid w:val="005842C7"/>
    <w:rsid w:val="0058456D"/>
    <w:rsid w:val="005867D7"/>
    <w:rsid w:val="00587B90"/>
    <w:rsid w:val="00587B92"/>
    <w:rsid w:val="0059052A"/>
    <w:rsid w:val="00590DB1"/>
    <w:rsid w:val="00590ED9"/>
    <w:rsid w:val="00591159"/>
    <w:rsid w:val="00592EE2"/>
    <w:rsid w:val="00593532"/>
    <w:rsid w:val="00593F0E"/>
    <w:rsid w:val="00597502"/>
    <w:rsid w:val="0059765D"/>
    <w:rsid w:val="005A3635"/>
    <w:rsid w:val="005A41DA"/>
    <w:rsid w:val="005A59BA"/>
    <w:rsid w:val="005A6802"/>
    <w:rsid w:val="005A6F35"/>
    <w:rsid w:val="005B07EF"/>
    <w:rsid w:val="005B1161"/>
    <w:rsid w:val="005B39BE"/>
    <w:rsid w:val="005B403A"/>
    <w:rsid w:val="005B4A18"/>
    <w:rsid w:val="005B780D"/>
    <w:rsid w:val="005C05BC"/>
    <w:rsid w:val="005C2090"/>
    <w:rsid w:val="005C28F4"/>
    <w:rsid w:val="005D0364"/>
    <w:rsid w:val="005D10EC"/>
    <w:rsid w:val="005D1211"/>
    <w:rsid w:val="005D4BAA"/>
    <w:rsid w:val="005D7E39"/>
    <w:rsid w:val="005E2E88"/>
    <w:rsid w:val="005E2F3C"/>
    <w:rsid w:val="005E4D5E"/>
    <w:rsid w:val="005F13FE"/>
    <w:rsid w:val="005F219E"/>
    <w:rsid w:val="005F5082"/>
    <w:rsid w:val="005F52CE"/>
    <w:rsid w:val="005F6854"/>
    <w:rsid w:val="005F7106"/>
    <w:rsid w:val="005F7684"/>
    <w:rsid w:val="00600330"/>
    <w:rsid w:val="006008CD"/>
    <w:rsid w:val="006037D2"/>
    <w:rsid w:val="006045FA"/>
    <w:rsid w:val="00605A79"/>
    <w:rsid w:val="006124F5"/>
    <w:rsid w:val="00613094"/>
    <w:rsid w:val="00613796"/>
    <w:rsid w:val="0061507C"/>
    <w:rsid w:val="00616291"/>
    <w:rsid w:val="00616457"/>
    <w:rsid w:val="00617D5F"/>
    <w:rsid w:val="00620A72"/>
    <w:rsid w:val="006227A4"/>
    <w:rsid w:val="00624380"/>
    <w:rsid w:val="00624F69"/>
    <w:rsid w:val="0062506E"/>
    <w:rsid w:val="00625D7B"/>
    <w:rsid w:val="00630C64"/>
    <w:rsid w:val="00631779"/>
    <w:rsid w:val="00634BB5"/>
    <w:rsid w:val="0063534E"/>
    <w:rsid w:val="0063544D"/>
    <w:rsid w:val="006372B2"/>
    <w:rsid w:val="006408B5"/>
    <w:rsid w:val="0064248F"/>
    <w:rsid w:val="00645A5D"/>
    <w:rsid w:val="00646063"/>
    <w:rsid w:val="00646DEE"/>
    <w:rsid w:val="00647714"/>
    <w:rsid w:val="00650F7D"/>
    <w:rsid w:val="00654339"/>
    <w:rsid w:val="00655A98"/>
    <w:rsid w:val="00655AF5"/>
    <w:rsid w:val="006561F6"/>
    <w:rsid w:val="00657667"/>
    <w:rsid w:val="0065792F"/>
    <w:rsid w:val="00661366"/>
    <w:rsid w:val="006617D6"/>
    <w:rsid w:val="006631BE"/>
    <w:rsid w:val="006636D5"/>
    <w:rsid w:val="00664AF6"/>
    <w:rsid w:val="00664CC4"/>
    <w:rsid w:val="00665641"/>
    <w:rsid w:val="00665E20"/>
    <w:rsid w:val="00665F56"/>
    <w:rsid w:val="0066638A"/>
    <w:rsid w:val="0066685E"/>
    <w:rsid w:val="00671047"/>
    <w:rsid w:val="006714DC"/>
    <w:rsid w:val="006715BA"/>
    <w:rsid w:val="006718B6"/>
    <w:rsid w:val="006742EA"/>
    <w:rsid w:val="006753AA"/>
    <w:rsid w:val="00675DF9"/>
    <w:rsid w:val="00677BF9"/>
    <w:rsid w:val="00680E6E"/>
    <w:rsid w:val="00680E91"/>
    <w:rsid w:val="0068228C"/>
    <w:rsid w:val="0068244D"/>
    <w:rsid w:val="00682BE8"/>
    <w:rsid w:val="006833DE"/>
    <w:rsid w:val="0068758B"/>
    <w:rsid w:val="00687893"/>
    <w:rsid w:val="00687A90"/>
    <w:rsid w:val="00690311"/>
    <w:rsid w:val="006914A3"/>
    <w:rsid w:val="00691525"/>
    <w:rsid w:val="00692142"/>
    <w:rsid w:val="00692774"/>
    <w:rsid w:val="00694279"/>
    <w:rsid w:val="006A00E2"/>
    <w:rsid w:val="006A054C"/>
    <w:rsid w:val="006A11D2"/>
    <w:rsid w:val="006A120E"/>
    <w:rsid w:val="006A1C2F"/>
    <w:rsid w:val="006A1D24"/>
    <w:rsid w:val="006A1E07"/>
    <w:rsid w:val="006A2335"/>
    <w:rsid w:val="006A29BC"/>
    <w:rsid w:val="006A2EE8"/>
    <w:rsid w:val="006A3639"/>
    <w:rsid w:val="006A53ED"/>
    <w:rsid w:val="006A6667"/>
    <w:rsid w:val="006A67C8"/>
    <w:rsid w:val="006A7361"/>
    <w:rsid w:val="006B092C"/>
    <w:rsid w:val="006B119C"/>
    <w:rsid w:val="006B195A"/>
    <w:rsid w:val="006B19E1"/>
    <w:rsid w:val="006B29EC"/>
    <w:rsid w:val="006B3B3F"/>
    <w:rsid w:val="006B3C09"/>
    <w:rsid w:val="006B59F5"/>
    <w:rsid w:val="006B65BC"/>
    <w:rsid w:val="006B661E"/>
    <w:rsid w:val="006B7215"/>
    <w:rsid w:val="006B723E"/>
    <w:rsid w:val="006C16CC"/>
    <w:rsid w:val="006C19DF"/>
    <w:rsid w:val="006C2DC5"/>
    <w:rsid w:val="006C424C"/>
    <w:rsid w:val="006C5797"/>
    <w:rsid w:val="006C5939"/>
    <w:rsid w:val="006C756A"/>
    <w:rsid w:val="006D28AA"/>
    <w:rsid w:val="006D4946"/>
    <w:rsid w:val="006D584E"/>
    <w:rsid w:val="006D6FDA"/>
    <w:rsid w:val="006D7B70"/>
    <w:rsid w:val="006D7DB2"/>
    <w:rsid w:val="006E1733"/>
    <w:rsid w:val="006E2BCA"/>
    <w:rsid w:val="006E3710"/>
    <w:rsid w:val="006E4442"/>
    <w:rsid w:val="006E4723"/>
    <w:rsid w:val="006E6468"/>
    <w:rsid w:val="006F1A22"/>
    <w:rsid w:val="006F21D3"/>
    <w:rsid w:val="006F46A5"/>
    <w:rsid w:val="006F4811"/>
    <w:rsid w:val="006F484B"/>
    <w:rsid w:val="006F4EED"/>
    <w:rsid w:val="006F587E"/>
    <w:rsid w:val="006F63A2"/>
    <w:rsid w:val="006F6675"/>
    <w:rsid w:val="006F66FD"/>
    <w:rsid w:val="006F7487"/>
    <w:rsid w:val="00701752"/>
    <w:rsid w:val="00701BAA"/>
    <w:rsid w:val="0070272F"/>
    <w:rsid w:val="007027BE"/>
    <w:rsid w:val="00702DA0"/>
    <w:rsid w:val="00703411"/>
    <w:rsid w:val="0070495B"/>
    <w:rsid w:val="00705173"/>
    <w:rsid w:val="00705B71"/>
    <w:rsid w:val="007114DD"/>
    <w:rsid w:val="00712900"/>
    <w:rsid w:val="007129CC"/>
    <w:rsid w:val="0071314F"/>
    <w:rsid w:val="00713C55"/>
    <w:rsid w:val="0071469B"/>
    <w:rsid w:val="0071496C"/>
    <w:rsid w:val="007156CF"/>
    <w:rsid w:val="00716099"/>
    <w:rsid w:val="007164BF"/>
    <w:rsid w:val="007170A3"/>
    <w:rsid w:val="007172A0"/>
    <w:rsid w:val="00722A9B"/>
    <w:rsid w:val="00723007"/>
    <w:rsid w:val="007232F8"/>
    <w:rsid w:val="0072399E"/>
    <w:rsid w:val="00726EE7"/>
    <w:rsid w:val="00727039"/>
    <w:rsid w:val="0072724F"/>
    <w:rsid w:val="0073084F"/>
    <w:rsid w:val="0073397E"/>
    <w:rsid w:val="00734B89"/>
    <w:rsid w:val="007374DB"/>
    <w:rsid w:val="00737AE1"/>
    <w:rsid w:val="00737ECE"/>
    <w:rsid w:val="00740F3D"/>
    <w:rsid w:val="00743FB3"/>
    <w:rsid w:val="007464C0"/>
    <w:rsid w:val="00750B27"/>
    <w:rsid w:val="007511ED"/>
    <w:rsid w:val="007523A0"/>
    <w:rsid w:val="00754704"/>
    <w:rsid w:val="0075475E"/>
    <w:rsid w:val="007551D9"/>
    <w:rsid w:val="00755ED7"/>
    <w:rsid w:val="00761243"/>
    <w:rsid w:val="00761AD9"/>
    <w:rsid w:val="00761B94"/>
    <w:rsid w:val="00762711"/>
    <w:rsid w:val="007629F8"/>
    <w:rsid w:val="00763F4E"/>
    <w:rsid w:val="007648D8"/>
    <w:rsid w:val="00764D32"/>
    <w:rsid w:val="007651BA"/>
    <w:rsid w:val="00765B7C"/>
    <w:rsid w:val="007715B9"/>
    <w:rsid w:val="007716B7"/>
    <w:rsid w:val="00773846"/>
    <w:rsid w:val="007738A5"/>
    <w:rsid w:val="0077436B"/>
    <w:rsid w:val="007744CE"/>
    <w:rsid w:val="0077458B"/>
    <w:rsid w:val="00774DB3"/>
    <w:rsid w:val="00775177"/>
    <w:rsid w:val="007768A4"/>
    <w:rsid w:val="00777001"/>
    <w:rsid w:val="00777413"/>
    <w:rsid w:val="00777B4B"/>
    <w:rsid w:val="007818CA"/>
    <w:rsid w:val="00781EBC"/>
    <w:rsid w:val="00783E94"/>
    <w:rsid w:val="00784A53"/>
    <w:rsid w:val="00785D6C"/>
    <w:rsid w:val="00785FF9"/>
    <w:rsid w:val="007868C3"/>
    <w:rsid w:val="007869AA"/>
    <w:rsid w:val="00786D20"/>
    <w:rsid w:val="00790859"/>
    <w:rsid w:val="0079190D"/>
    <w:rsid w:val="007938EF"/>
    <w:rsid w:val="00793A7B"/>
    <w:rsid w:val="00797420"/>
    <w:rsid w:val="007A28ED"/>
    <w:rsid w:val="007A3B67"/>
    <w:rsid w:val="007A3D5C"/>
    <w:rsid w:val="007A3F50"/>
    <w:rsid w:val="007A4B75"/>
    <w:rsid w:val="007A6526"/>
    <w:rsid w:val="007A6578"/>
    <w:rsid w:val="007A6ED3"/>
    <w:rsid w:val="007A7DB7"/>
    <w:rsid w:val="007B0D9B"/>
    <w:rsid w:val="007B1670"/>
    <w:rsid w:val="007B1804"/>
    <w:rsid w:val="007B24C9"/>
    <w:rsid w:val="007B3989"/>
    <w:rsid w:val="007B5D3B"/>
    <w:rsid w:val="007B6B2F"/>
    <w:rsid w:val="007B7010"/>
    <w:rsid w:val="007C01F7"/>
    <w:rsid w:val="007C02CE"/>
    <w:rsid w:val="007C068F"/>
    <w:rsid w:val="007C0BF3"/>
    <w:rsid w:val="007C11E5"/>
    <w:rsid w:val="007C184F"/>
    <w:rsid w:val="007C322F"/>
    <w:rsid w:val="007C33A3"/>
    <w:rsid w:val="007C45EF"/>
    <w:rsid w:val="007C4779"/>
    <w:rsid w:val="007C4888"/>
    <w:rsid w:val="007C6A1F"/>
    <w:rsid w:val="007D1C93"/>
    <w:rsid w:val="007D1E43"/>
    <w:rsid w:val="007D1E55"/>
    <w:rsid w:val="007D570C"/>
    <w:rsid w:val="007D6646"/>
    <w:rsid w:val="007D74EC"/>
    <w:rsid w:val="007D78A1"/>
    <w:rsid w:val="007D7D60"/>
    <w:rsid w:val="007E0BA4"/>
    <w:rsid w:val="007E1157"/>
    <w:rsid w:val="007E151F"/>
    <w:rsid w:val="007E17B9"/>
    <w:rsid w:val="007E1B67"/>
    <w:rsid w:val="007E3F53"/>
    <w:rsid w:val="007E6A76"/>
    <w:rsid w:val="007F0733"/>
    <w:rsid w:val="007F49A1"/>
    <w:rsid w:val="007F5118"/>
    <w:rsid w:val="007F5726"/>
    <w:rsid w:val="007F64AC"/>
    <w:rsid w:val="007F6702"/>
    <w:rsid w:val="007F7D96"/>
    <w:rsid w:val="00800438"/>
    <w:rsid w:val="00802226"/>
    <w:rsid w:val="00803368"/>
    <w:rsid w:val="0080775B"/>
    <w:rsid w:val="00810F96"/>
    <w:rsid w:val="00812DEC"/>
    <w:rsid w:val="00813C89"/>
    <w:rsid w:val="0081429C"/>
    <w:rsid w:val="00816489"/>
    <w:rsid w:val="008175B1"/>
    <w:rsid w:val="008208C4"/>
    <w:rsid w:val="008222B5"/>
    <w:rsid w:val="008229FF"/>
    <w:rsid w:val="00822D5C"/>
    <w:rsid w:val="00822EA1"/>
    <w:rsid w:val="008239E6"/>
    <w:rsid w:val="00825033"/>
    <w:rsid w:val="00825938"/>
    <w:rsid w:val="00825C59"/>
    <w:rsid w:val="008269A3"/>
    <w:rsid w:val="00826C0F"/>
    <w:rsid w:val="00826C9F"/>
    <w:rsid w:val="00827068"/>
    <w:rsid w:val="00827441"/>
    <w:rsid w:val="00830C1C"/>
    <w:rsid w:val="008324AC"/>
    <w:rsid w:val="00832819"/>
    <w:rsid w:val="00832A07"/>
    <w:rsid w:val="0083461F"/>
    <w:rsid w:val="00834A9C"/>
    <w:rsid w:val="00834B46"/>
    <w:rsid w:val="00836361"/>
    <w:rsid w:val="008416C2"/>
    <w:rsid w:val="00842C0D"/>
    <w:rsid w:val="00842D27"/>
    <w:rsid w:val="00844C4F"/>
    <w:rsid w:val="008468B1"/>
    <w:rsid w:val="00852780"/>
    <w:rsid w:val="00853BC8"/>
    <w:rsid w:val="00853C01"/>
    <w:rsid w:val="00855293"/>
    <w:rsid w:val="008561AA"/>
    <w:rsid w:val="00856C6D"/>
    <w:rsid w:val="00862745"/>
    <w:rsid w:val="00864472"/>
    <w:rsid w:val="00865613"/>
    <w:rsid w:val="00865AFD"/>
    <w:rsid w:val="0087094C"/>
    <w:rsid w:val="00870AA4"/>
    <w:rsid w:val="00871D1F"/>
    <w:rsid w:val="00872278"/>
    <w:rsid w:val="008730BB"/>
    <w:rsid w:val="0087325F"/>
    <w:rsid w:val="0087492C"/>
    <w:rsid w:val="00874A89"/>
    <w:rsid w:val="00874E92"/>
    <w:rsid w:val="008760E5"/>
    <w:rsid w:val="00880606"/>
    <w:rsid w:val="00882A07"/>
    <w:rsid w:val="00883C16"/>
    <w:rsid w:val="00883DA6"/>
    <w:rsid w:val="00884420"/>
    <w:rsid w:val="00885CB4"/>
    <w:rsid w:val="008864E3"/>
    <w:rsid w:val="00886A5F"/>
    <w:rsid w:val="0088792D"/>
    <w:rsid w:val="00890148"/>
    <w:rsid w:val="00894BEE"/>
    <w:rsid w:val="00894D1B"/>
    <w:rsid w:val="00896F97"/>
    <w:rsid w:val="00897F16"/>
    <w:rsid w:val="008A1826"/>
    <w:rsid w:val="008A31F5"/>
    <w:rsid w:val="008A6A30"/>
    <w:rsid w:val="008A7491"/>
    <w:rsid w:val="008B062C"/>
    <w:rsid w:val="008B0DAD"/>
    <w:rsid w:val="008B1240"/>
    <w:rsid w:val="008B1F99"/>
    <w:rsid w:val="008B2037"/>
    <w:rsid w:val="008B3A10"/>
    <w:rsid w:val="008B4D4B"/>
    <w:rsid w:val="008B7145"/>
    <w:rsid w:val="008C045E"/>
    <w:rsid w:val="008C243E"/>
    <w:rsid w:val="008C4CAC"/>
    <w:rsid w:val="008D37FE"/>
    <w:rsid w:val="008D4762"/>
    <w:rsid w:val="008D5621"/>
    <w:rsid w:val="008D7564"/>
    <w:rsid w:val="008D76CC"/>
    <w:rsid w:val="008E0893"/>
    <w:rsid w:val="008E09D6"/>
    <w:rsid w:val="008E0DAC"/>
    <w:rsid w:val="008E17C3"/>
    <w:rsid w:val="008E1F92"/>
    <w:rsid w:val="008E233D"/>
    <w:rsid w:val="008E2412"/>
    <w:rsid w:val="008E2940"/>
    <w:rsid w:val="008E2A97"/>
    <w:rsid w:val="008E3E48"/>
    <w:rsid w:val="008E4106"/>
    <w:rsid w:val="008E5373"/>
    <w:rsid w:val="008E5C00"/>
    <w:rsid w:val="008E6B15"/>
    <w:rsid w:val="008E6BD9"/>
    <w:rsid w:val="008E76B7"/>
    <w:rsid w:val="008E7B3E"/>
    <w:rsid w:val="008F0A11"/>
    <w:rsid w:val="008F12E5"/>
    <w:rsid w:val="008F1F04"/>
    <w:rsid w:val="008F37DC"/>
    <w:rsid w:val="008F4656"/>
    <w:rsid w:val="008F471E"/>
    <w:rsid w:val="008F4D42"/>
    <w:rsid w:val="008F5940"/>
    <w:rsid w:val="008F6F12"/>
    <w:rsid w:val="00900578"/>
    <w:rsid w:val="0090132A"/>
    <w:rsid w:val="00902D38"/>
    <w:rsid w:val="00904AB3"/>
    <w:rsid w:val="00904BBC"/>
    <w:rsid w:val="00905FFA"/>
    <w:rsid w:val="00906674"/>
    <w:rsid w:val="00906E64"/>
    <w:rsid w:val="00907BC4"/>
    <w:rsid w:val="00907BE7"/>
    <w:rsid w:val="0091033A"/>
    <w:rsid w:val="00912BF4"/>
    <w:rsid w:val="009139B6"/>
    <w:rsid w:val="009141F0"/>
    <w:rsid w:val="009149C7"/>
    <w:rsid w:val="00914AA4"/>
    <w:rsid w:val="0091742B"/>
    <w:rsid w:val="00922599"/>
    <w:rsid w:val="0092417A"/>
    <w:rsid w:val="00924323"/>
    <w:rsid w:val="0092552A"/>
    <w:rsid w:val="00927455"/>
    <w:rsid w:val="00930263"/>
    <w:rsid w:val="0093034E"/>
    <w:rsid w:val="00931DD0"/>
    <w:rsid w:val="0093205D"/>
    <w:rsid w:val="00932C40"/>
    <w:rsid w:val="00934F26"/>
    <w:rsid w:val="009354F1"/>
    <w:rsid w:val="00941379"/>
    <w:rsid w:val="00941C70"/>
    <w:rsid w:val="00943C07"/>
    <w:rsid w:val="00945527"/>
    <w:rsid w:val="00946541"/>
    <w:rsid w:val="00946F98"/>
    <w:rsid w:val="0094738B"/>
    <w:rsid w:val="0095199B"/>
    <w:rsid w:val="00954994"/>
    <w:rsid w:val="00955B8A"/>
    <w:rsid w:val="0096024B"/>
    <w:rsid w:val="00961D88"/>
    <w:rsid w:val="00961FAF"/>
    <w:rsid w:val="0096212E"/>
    <w:rsid w:val="00962B1D"/>
    <w:rsid w:val="00963BA2"/>
    <w:rsid w:val="00966359"/>
    <w:rsid w:val="00966A10"/>
    <w:rsid w:val="00967302"/>
    <w:rsid w:val="00967D51"/>
    <w:rsid w:val="0097098A"/>
    <w:rsid w:val="00973E35"/>
    <w:rsid w:val="00974406"/>
    <w:rsid w:val="00975393"/>
    <w:rsid w:val="00980276"/>
    <w:rsid w:val="009809AC"/>
    <w:rsid w:val="009831A7"/>
    <w:rsid w:val="00983ADB"/>
    <w:rsid w:val="00983E49"/>
    <w:rsid w:val="009840A1"/>
    <w:rsid w:val="00984A8E"/>
    <w:rsid w:val="00984F42"/>
    <w:rsid w:val="0098512D"/>
    <w:rsid w:val="00985338"/>
    <w:rsid w:val="0098696F"/>
    <w:rsid w:val="009870C2"/>
    <w:rsid w:val="0099204F"/>
    <w:rsid w:val="00992409"/>
    <w:rsid w:val="00992871"/>
    <w:rsid w:val="0099304F"/>
    <w:rsid w:val="0099352C"/>
    <w:rsid w:val="009944DB"/>
    <w:rsid w:val="00995CEF"/>
    <w:rsid w:val="0099675C"/>
    <w:rsid w:val="009971E4"/>
    <w:rsid w:val="00997E36"/>
    <w:rsid w:val="00997F53"/>
    <w:rsid w:val="009A0236"/>
    <w:rsid w:val="009A0B09"/>
    <w:rsid w:val="009A55EE"/>
    <w:rsid w:val="009A6263"/>
    <w:rsid w:val="009B1B36"/>
    <w:rsid w:val="009B2A43"/>
    <w:rsid w:val="009B2A77"/>
    <w:rsid w:val="009B4053"/>
    <w:rsid w:val="009B43BC"/>
    <w:rsid w:val="009B50E9"/>
    <w:rsid w:val="009B6D8A"/>
    <w:rsid w:val="009C137C"/>
    <w:rsid w:val="009C1E40"/>
    <w:rsid w:val="009C3EB5"/>
    <w:rsid w:val="009C4C07"/>
    <w:rsid w:val="009C6256"/>
    <w:rsid w:val="009C7B3D"/>
    <w:rsid w:val="009D07FF"/>
    <w:rsid w:val="009D1A0E"/>
    <w:rsid w:val="009D3789"/>
    <w:rsid w:val="009D475E"/>
    <w:rsid w:val="009D5833"/>
    <w:rsid w:val="009D62E9"/>
    <w:rsid w:val="009D6EE8"/>
    <w:rsid w:val="009D70EF"/>
    <w:rsid w:val="009E0051"/>
    <w:rsid w:val="009E19E3"/>
    <w:rsid w:val="009E2D6B"/>
    <w:rsid w:val="009E30B2"/>
    <w:rsid w:val="009E30DD"/>
    <w:rsid w:val="009E4732"/>
    <w:rsid w:val="009E5C9D"/>
    <w:rsid w:val="009E5F34"/>
    <w:rsid w:val="009E60FB"/>
    <w:rsid w:val="009E616D"/>
    <w:rsid w:val="009E6A21"/>
    <w:rsid w:val="009E7B9B"/>
    <w:rsid w:val="009F40F2"/>
    <w:rsid w:val="009F485A"/>
    <w:rsid w:val="009F4BE7"/>
    <w:rsid w:val="009F6251"/>
    <w:rsid w:val="009F691C"/>
    <w:rsid w:val="009F6A61"/>
    <w:rsid w:val="009F7FC0"/>
    <w:rsid w:val="00A0115C"/>
    <w:rsid w:val="00A0228C"/>
    <w:rsid w:val="00A022E0"/>
    <w:rsid w:val="00A03837"/>
    <w:rsid w:val="00A05D95"/>
    <w:rsid w:val="00A07910"/>
    <w:rsid w:val="00A103B3"/>
    <w:rsid w:val="00A11837"/>
    <w:rsid w:val="00A11D89"/>
    <w:rsid w:val="00A1376C"/>
    <w:rsid w:val="00A14F23"/>
    <w:rsid w:val="00A15076"/>
    <w:rsid w:val="00A15D33"/>
    <w:rsid w:val="00A175EA"/>
    <w:rsid w:val="00A17EF3"/>
    <w:rsid w:val="00A20072"/>
    <w:rsid w:val="00A203B7"/>
    <w:rsid w:val="00A21B30"/>
    <w:rsid w:val="00A21EB8"/>
    <w:rsid w:val="00A22BDA"/>
    <w:rsid w:val="00A22F16"/>
    <w:rsid w:val="00A23282"/>
    <w:rsid w:val="00A23439"/>
    <w:rsid w:val="00A2354F"/>
    <w:rsid w:val="00A26730"/>
    <w:rsid w:val="00A27235"/>
    <w:rsid w:val="00A273C1"/>
    <w:rsid w:val="00A311CE"/>
    <w:rsid w:val="00A31EA5"/>
    <w:rsid w:val="00A325F5"/>
    <w:rsid w:val="00A3572C"/>
    <w:rsid w:val="00A37BF5"/>
    <w:rsid w:val="00A401B8"/>
    <w:rsid w:val="00A4070B"/>
    <w:rsid w:val="00A4116E"/>
    <w:rsid w:val="00A4189C"/>
    <w:rsid w:val="00A43372"/>
    <w:rsid w:val="00A4372C"/>
    <w:rsid w:val="00A446EC"/>
    <w:rsid w:val="00A44807"/>
    <w:rsid w:val="00A46762"/>
    <w:rsid w:val="00A46E6F"/>
    <w:rsid w:val="00A4750A"/>
    <w:rsid w:val="00A4784A"/>
    <w:rsid w:val="00A47EC9"/>
    <w:rsid w:val="00A5071B"/>
    <w:rsid w:val="00A50EB7"/>
    <w:rsid w:val="00A52A5E"/>
    <w:rsid w:val="00A52E76"/>
    <w:rsid w:val="00A5305D"/>
    <w:rsid w:val="00A5365A"/>
    <w:rsid w:val="00A5445C"/>
    <w:rsid w:val="00A54CAB"/>
    <w:rsid w:val="00A54FB7"/>
    <w:rsid w:val="00A57642"/>
    <w:rsid w:val="00A60943"/>
    <w:rsid w:val="00A62BE9"/>
    <w:rsid w:val="00A63527"/>
    <w:rsid w:val="00A63799"/>
    <w:rsid w:val="00A65615"/>
    <w:rsid w:val="00A657F5"/>
    <w:rsid w:val="00A65A6E"/>
    <w:rsid w:val="00A65CB0"/>
    <w:rsid w:val="00A65D03"/>
    <w:rsid w:val="00A66AEE"/>
    <w:rsid w:val="00A6710F"/>
    <w:rsid w:val="00A702D1"/>
    <w:rsid w:val="00A70CAE"/>
    <w:rsid w:val="00A71EEC"/>
    <w:rsid w:val="00A725BB"/>
    <w:rsid w:val="00A73EC6"/>
    <w:rsid w:val="00A74355"/>
    <w:rsid w:val="00A7461A"/>
    <w:rsid w:val="00A7697B"/>
    <w:rsid w:val="00A76C92"/>
    <w:rsid w:val="00A7773F"/>
    <w:rsid w:val="00A82880"/>
    <w:rsid w:val="00A82DAE"/>
    <w:rsid w:val="00A82FBF"/>
    <w:rsid w:val="00A83B96"/>
    <w:rsid w:val="00A8471B"/>
    <w:rsid w:val="00A847DF"/>
    <w:rsid w:val="00A914C9"/>
    <w:rsid w:val="00A923F9"/>
    <w:rsid w:val="00A97010"/>
    <w:rsid w:val="00A97726"/>
    <w:rsid w:val="00AA06D2"/>
    <w:rsid w:val="00AA23B4"/>
    <w:rsid w:val="00AA28C3"/>
    <w:rsid w:val="00AA3BA4"/>
    <w:rsid w:val="00AA3D3A"/>
    <w:rsid w:val="00AA4687"/>
    <w:rsid w:val="00AA58DE"/>
    <w:rsid w:val="00AA5ED6"/>
    <w:rsid w:val="00AA61D8"/>
    <w:rsid w:val="00AA6CC2"/>
    <w:rsid w:val="00AA7286"/>
    <w:rsid w:val="00AB227B"/>
    <w:rsid w:val="00AB2EAE"/>
    <w:rsid w:val="00AB34B5"/>
    <w:rsid w:val="00AB3733"/>
    <w:rsid w:val="00AB3D89"/>
    <w:rsid w:val="00AB7DD4"/>
    <w:rsid w:val="00AC04D0"/>
    <w:rsid w:val="00AC217C"/>
    <w:rsid w:val="00AC38E9"/>
    <w:rsid w:val="00AC409A"/>
    <w:rsid w:val="00AC5859"/>
    <w:rsid w:val="00AC59B3"/>
    <w:rsid w:val="00AC7B51"/>
    <w:rsid w:val="00AD0289"/>
    <w:rsid w:val="00AD436D"/>
    <w:rsid w:val="00AD5569"/>
    <w:rsid w:val="00AD6647"/>
    <w:rsid w:val="00AD7E3D"/>
    <w:rsid w:val="00AE0F42"/>
    <w:rsid w:val="00AE27CE"/>
    <w:rsid w:val="00AE2FF5"/>
    <w:rsid w:val="00AE5426"/>
    <w:rsid w:val="00AE5ADF"/>
    <w:rsid w:val="00AE6EDC"/>
    <w:rsid w:val="00AE723B"/>
    <w:rsid w:val="00AE76B5"/>
    <w:rsid w:val="00AF2425"/>
    <w:rsid w:val="00AF248D"/>
    <w:rsid w:val="00AF39EC"/>
    <w:rsid w:val="00AF4179"/>
    <w:rsid w:val="00AF48B3"/>
    <w:rsid w:val="00AF6DD6"/>
    <w:rsid w:val="00AF7E8D"/>
    <w:rsid w:val="00B00341"/>
    <w:rsid w:val="00B01AB1"/>
    <w:rsid w:val="00B03E31"/>
    <w:rsid w:val="00B04CF3"/>
    <w:rsid w:val="00B05177"/>
    <w:rsid w:val="00B0582F"/>
    <w:rsid w:val="00B05935"/>
    <w:rsid w:val="00B06909"/>
    <w:rsid w:val="00B13490"/>
    <w:rsid w:val="00B13D6C"/>
    <w:rsid w:val="00B1581E"/>
    <w:rsid w:val="00B1631B"/>
    <w:rsid w:val="00B163FA"/>
    <w:rsid w:val="00B17BA7"/>
    <w:rsid w:val="00B205C3"/>
    <w:rsid w:val="00B2289B"/>
    <w:rsid w:val="00B236D9"/>
    <w:rsid w:val="00B23AFD"/>
    <w:rsid w:val="00B23FB3"/>
    <w:rsid w:val="00B2400F"/>
    <w:rsid w:val="00B24A27"/>
    <w:rsid w:val="00B25B21"/>
    <w:rsid w:val="00B2620A"/>
    <w:rsid w:val="00B26C7D"/>
    <w:rsid w:val="00B27AA5"/>
    <w:rsid w:val="00B31853"/>
    <w:rsid w:val="00B320AE"/>
    <w:rsid w:val="00B3256A"/>
    <w:rsid w:val="00B3399B"/>
    <w:rsid w:val="00B34787"/>
    <w:rsid w:val="00B3657F"/>
    <w:rsid w:val="00B37097"/>
    <w:rsid w:val="00B375F0"/>
    <w:rsid w:val="00B40EFE"/>
    <w:rsid w:val="00B41649"/>
    <w:rsid w:val="00B4187B"/>
    <w:rsid w:val="00B41A77"/>
    <w:rsid w:val="00B433C0"/>
    <w:rsid w:val="00B44361"/>
    <w:rsid w:val="00B46DC1"/>
    <w:rsid w:val="00B5026B"/>
    <w:rsid w:val="00B51A27"/>
    <w:rsid w:val="00B524AB"/>
    <w:rsid w:val="00B527AC"/>
    <w:rsid w:val="00B52AB8"/>
    <w:rsid w:val="00B53431"/>
    <w:rsid w:val="00B55219"/>
    <w:rsid w:val="00B555AF"/>
    <w:rsid w:val="00B5620A"/>
    <w:rsid w:val="00B56669"/>
    <w:rsid w:val="00B56AD0"/>
    <w:rsid w:val="00B60BFC"/>
    <w:rsid w:val="00B621F3"/>
    <w:rsid w:val="00B63C16"/>
    <w:rsid w:val="00B71854"/>
    <w:rsid w:val="00B71C02"/>
    <w:rsid w:val="00B74BB6"/>
    <w:rsid w:val="00B75592"/>
    <w:rsid w:val="00B76E1F"/>
    <w:rsid w:val="00B77C03"/>
    <w:rsid w:val="00B810DC"/>
    <w:rsid w:val="00B81378"/>
    <w:rsid w:val="00B8182E"/>
    <w:rsid w:val="00B84C05"/>
    <w:rsid w:val="00B84EA2"/>
    <w:rsid w:val="00B85402"/>
    <w:rsid w:val="00B87BBC"/>
    <w:rsid w:val="00B87E8B"/>
    <w:rsid w:val="00B92FA4"/>
    <w:rsid w:val="00B933B5"/>
    <w:rsid w:val="00B935B4"/>
    <w:rsid w:val="00B9422F"/>
    <w:rsid w:val="00B96142"/>
    <w:rsid w:val="00B96A0A"/>
    <w:rsid w:val="00B979A7"/>
    <w:rsid w:val="00BA1DC9"/>
    <w:rsid w:val="00BA1ECD"/>
    <w:rsid w:val="00BA1F0B"/>
    <w:rsid w:val="00BA2DF6"/>
    <w:rsid w:val="00BA334D"/>
    <w:rsid w:val="00BA43B8"/>
    <w:rsid w:val="00BA4D7E"/>
    <w:rsid w:val="00BA5731"/>
    <w:rsid w:val="00BA5B5F"/>
    <w:rsid w:val="00BA7C08"/>
    <w:rsid w:val="00BB07AC"/>
    <w:rsid w:val="00BB082D"/>
    <w:rsid w:val="00BB1131"/>
    <w:rsid w:val="00BB3E85"/>
    <w:rsid w:val="00BB41A5"/>
    <w:rsid w:val="00BB4818"/>
    <w:rsid w:val="00BB4CEE"/>
    <w:rsid w:val="00BB58B8"/>
    <w:rsid w:val="00BB644A"/>
    <w:rsid w:val="00BB710D"/>
    <w:rsid w:val="00BB7737"/>
    <w:rsid w:val="00BC071B"/>
    <w:rsid w:val="00BC0960"/>
    <w:rsid w:val="00BC098B"/>
    <w:rsid w:val="00BC17CF"/>
    <w:rsid w:val="00BC3731"/>
    <w:rsid w:val="00BC3F9C"/>
    <w:rsid w:val="00BC7C83"/>
    <w:rsid w:val="00BD0382"/>
    <w:rsid w:val="00BD0A7F"/>
    <w:rsid w:val="00BD3950"/>
    <w:rsid w:val="00BD6234"/>
    <w:rsid w:val="00BE0828"/>
    <w:rsid w:val="00BE144F"/>
    <w:rsid w:val="00BE38D1"/>
    <w:rsid w:val="00BE4064"/>
    <w:rsid w:val="00BE432C"/>
    <w:rsid w:val="00BE6898"/>
    <w:rsid w:val="00BE7D20"/>
    <w:rsid w:val="00BF1178"/>
    <w:rsid w:val="00BF14E0"/>
    <w:rsid w:val="00BF4C96"/>
    <w:rsid w:val="00BF6E08"/>
    <w:rsid w:val="00BF7073"/>
    <w:rsid w:val="00C00031"/>
    <w:rsid w:val="00C01D80"/>
    <w:rsid w:val="00C02C2F"/>
    <w:rsid w:val="00C0435B"/>
    <w:rsid w:val="00C04E29"/>
    <w:rsid w:val="00C04F4E"/>
    <w:rsid w:val="00C05752"/>
    <w:rsid w:val="00C05F31"/>
    <w:rsid w:val="00C0684A"/>
    <w:rsid w:val="00C06D69"/>
    <w:rsid w:val="00C07163"/>
    <w:rsid w:val="00C0732C"/>
    <w:rsid w:val="00C10C82"/>
    <w:rsid w:val="00C10E4D"/>
    <w:rsid w:val="00C129CC"/>
    <w:rsid w:val="00C13439"/>
    <w:rsid w:val="00C15105"/>
    <w:rsid w:val="00C15894"/>
    <w:rsid w:val="00C168BE"/>
    <w:rsid w:val="00C16AE7"/>
    <w:rsid w:val="00C16B7E"/>
    <w:rsid w:val="00C211B2"/>
    <w:rsid w:val="00C22854"/>
    <w:rsid w:val="00C242CA"/>
    <w:rsid w:val="00C24359"/>
    <w:rsid w:val="00C25334"/>
    <w:rsid w:val="00C2588B"/>
    <w:rsid w:val="00C264B0"/>
    <w:rsid w:val="00C268B1"/>
    <w:rsid w:val="00C27179"/>
    <w:rsid w:val="00C27A7B"/>
    <w:rsid w:val="00C31B61"/>
    <w:rsid w:val="00C3337B"/>
    <w:rsid w:val="00C34399"/>
    <w:rsid w:val="00C35456"/>
    <w:rsid w:val="00C35EE9"/>
    <w:rsid w:val="00C3616C"/>
    <w:rsid w:val="00C368B9"/>
    <w:rsid w:val="00C37192"/>
    <w:rsid w:val="00C371B5"/>
    <w:rsid w:val="00C400CF"/>
    <w:rsid w:val="00C423CE"/>
    <w:rsid w:val="00C435DB"/>
    <w:rsid w:val="00C477E8"/>
    <w:rsid w:val="00C47A4A"/>
    <w:rsid w:val="00C5317D"/>
    <w:rsid w:val="00C53728"/>
    <w:rsid w:val="00C539F4"/>
    <w:rsid w:val="00C55C88"/>
    <w:rsid w:val="00C57000"/>
    <w:rsid w:val="00C578A1"/>
    <w:rsid w:val="00C57BAD"/>
    <w:rsid w:val="00C57F0C"/>
    <w:rsid w:val="00C61EE3"/>
    <w:rsid w:val="00C62530"/>
    <w:rsid w:val="00C62D24"/>
    <w:rsid w:val="00C64792"/>
    <w:rsid w:val="00C65D81"/>
    <w:rsid w:val="00C66069"/>
    <w:rsid w:val="00C662C0"/>
    <w:rsid w:val="00C7085A"/>
    <w:rsid w:val="00C70ABD"/>
    <w:rsid w:val="00C72D7E"/>
    <w:rsid w:val="00C73C02"/>
    <w:rsid w:val="00C7412B"/>
    <w:rsid w:val="00C7417A"/>
    <w:rsid w:val="00C74B4E"/>
    <w:rsid w:val="00C75068"/>
    <w:rsid w:val="00C75BE2"/>
    <w:rsid w:val="00C76555"/>
    <w:rsid w:val="00C76A10"/>
    <w:rsid w:val="00C777F8"/>
    <w:rsid w:val="00C81F3C"/>
    <w:rsid w:val="00C85AB1"/>
    <w:rsid w:val="00C86BDC"/>
    <w:rsid w:val="00C872DC"/>
    <w:rsid w:val="00C8733E"/>
    <w:rsid w:val="00C900D3"/>
    <w:rsid w:val="00C92066"/>
    <w:rsid w:val="00C93313"/>
    <w:rsid w:val="00C93DFE"/>
    <w:rsid w:val="00C93EDB"/>
    <w:rsid w:val="00C94056"/>
    <w:rsid w:val="00C9564F"/>
    <w:rsid w:val="00C95CC5"/>
    <w:rsid w:val="00C96272"/>
    <w:rsid w:val="00CA1623"/>
    <w:rsid w:val="00CA1DB1"/>
    <w:rsid w:val="00CA20B5"/>
    <w:rsid w:val="00CA6C74"/>
    <w:rsid w:val="00CA7BE3"/>
    <w:rsid w:val="00CB1019"/>
    <w:rsid w:val="00CB2BD5"/>
    <w:rsid w:val="00CB739D"/>
    <w:rsid w:val="00CB7826"/>
    <w:rsid w:val="00CC0C12"/>
    <w:rsid w:val="00CC1267"/>
    <w:rsid w:val="00CC28F2"/>
    <w:rsid w:val="00CC3048"/>
    <w:rsid w:val="00CC4803"/>
    <w:rsid w:val="00CC4A2F"/>
    <w:rsid w:val="00CC4FB5"/>
    <w:rsid w:val="00CC5371"/>
    <w:rsid w:val="00CC5C82"/>
    <w:rsid w:val="00CC5CBB"/>
    <w:rsid w:val="00CC616F"/>
    <w:rsid w:val="00CC6F19"/>
    <w:rsid w:val="00CD0901"/>
    <w:rsid w:val="00CD0CDA"/>
    <w:rsid w:val="00CD1A1A"/>
    <w:rsid w:val="00CD1EEB"/>
    <w:rsid w:val="00CD2674"/>
    <w:rsid w:val="00CD2CC6"/>
    <w:rsid w:val="00CD6566"/>
    <w:rsid w:val="00CD7375"/>
    <w:rsid w:val="00CD7593"/>
    <w:rsid w:val="00CE0452"/>
    <w:rsid w:val="00CE140C"/>
    <w:rsid w:val="00CE15EE"/>
    <w:rsid w:val="00CE1BF7"/>
    <w:rsid w:val="00CE200C"/>
    <w:rsid w:val="00CE2057"/>
    <w:rsid w:val="00CE2F5C"/>
    <w:rsid w:val="00CE5754"/>
    <w:rsid w:val="00CF0BFF"/>
    <w:rsid w:val="00CF1839"/>
    <w:rsid w:val="00CF64D9"/>
    <w:rsid w:val="00CF64FF"/>
    <w:rsid w:val="00D006ED"/>
    <w:rsid w:val="00D017E5"/>
    <w:rsid w:val="00D04249"/>
    <w:rsid w:val="00D0521D"/>
    <w:rsid w:val="00D0586D"/>
    <w:rsid w:val="00D05B3A"/>
    <w:rsid w:val="00D07085"/>
    <w:rsid w:val="00D07280"/>
    <w:rsid w:val="00D11194"/>
    <w:rsid w:val="00D11F2A"/>
    <w:rsid w:val="00D11FE4"/>
    <w:rsid w:val="00D13AD2"/>
    <w:rsid w:val="00D142E2"/>
    <w:rsid w:val="00D14B75"/>
    <w:rsid w:val="00D2174F"/>
    <w:rsid w:val="00D21B6F"/>
    <w:rsid w:val="00D22013"/>
    <w:rsid w:val="00D239CD"/>
    <w:rsid w:val="00D23F4F"/>
    <w:rsid w:val="00D2700D"/>
    <w:rsid w:val="00D30343"/>
    <w:rsid w:val="00D30D0F"/>
    <w:rsid w:val="00D33882"/>
    <w:rsid w:val="00D34339"/>
    <w:rsid w:val="00D354F6"/>
    <w:rsid w:val="00D35519"/>
    <w:rsid w:val="00D372FD"/>
    <w:rsid w:val="00D376FA"/>
    <w:rsid w:val="00D40BBE"/>
    <w:rsid w:val="00D436E1"/>
    <w:rsid w:val="00D45FC6"/>
    <w:rsid w:val="00D503B7"/>
    <w:rsid w:val="00D50C30"/>
    <w:rsid w:val="00D5106A"/>
    <w:rsid w:val="00D53FDE"/>
    <w:rsid w:val="00D54D4E"/>
    <w:rsid w:val="00D54FE3"/>
    <w:rsid w:val="00D54FF2"/>
    <w:rsid w:val="00D5588D"/>
    <w:rsid w:val="00D5629A"/>
    <w:rsid w:val="00D6027C"/>
    <w:rsid w:val="00D61572"/>
    <w:rsid w:val="00D64657"/>
    <w:rsid w:val="00D64C5D"/>
    <w:rsid w:val="00D675A6"/>
    <w:rsid w:val="00D703FD"/>
    <w:rsid w:val="00D70ECC"/>
    <w:rsid w:val="00D723BC"/>
    <w:rsid w:val="00D73FB8"/>
    <w:rsid w:val="00D75204"/>
    <w:rsid w:val="00D75F4A"/>
    <w:rsid w:val="00D763E3"/>
    <w:rsid w:val="00D77278"/>
    <w:rsid w:val="00D77F60"/>
    <w:rsid w:val="00D8039E"/>
    <w:rsid w:val="00D80779"/>
    <w:rsid w:val="00D812A5"/>
    <w:rsid w:val="00D82174"/>
    <w:rsid w:val="00D82555"/>
    <w:rsid w:val="00D86653"/>
    <w:rsid w:val="00D87086"/>
    <w:rsid w:val="00D901E2"/>
    <w:rsid w:val="00D93042"/>
    <w:rsid w:val="00D93CDA"/>
    <w:rsid w:val="00D9452A"/>
    <w:rsid w:val="00D94B20"/>
    <w:rsid w:val="00D9507E"/>
    <w:rsid w:val="00D968EF"/>
    <w:rsid w:val="00D97E36"/>
    <w:rsid w:val="00DA0378"/>
    <w:rsid w:val="00DA2675"/>
    <w:rsid w:val="00DA4A0C"/>
    <w:rsid w:val="00DA4E94"/>
    <w:rsid w:val="00DA4EA7"/>
    <w:rsid w:val="00DA4EEE"/>
    <w:rsid w:val="00DA5EFA"/>
    <w:rsid w:val="00DA6B8F"/>
    <w:rsid w:val="00DA7E62"/>
    <w:rsid w:val="00DB44EF"/>
    <w:rsid w:val="00DB4708"/>
    <w:rsid w:val="00DB48AD"/>
    <w:rsid w:val="00DB55D1"/>
    <w:rsid w:val="00DB717E"/>
    <w:rsid w:val="00DB7274"/>
    <w:rsid w:val="00DB7B03"/>
    <w:rsid w:val="00DB7D6D"/>
    <w:rsid w:val="00DC01C2"/>
    <w:rsid w:val="00DC1D76"/>
    <w:rsid w:val="00DC3002"/>
    <w:rsid w:val="00DC3358"/>
    <w:rsid w:val="00DC490D"/>
    <w:rsid w:val="00DC4A61"/>
    <w:rsid w:val="00DC4F16"/>
    <w:rsid w:val="00DC614D"/>
    <w:rsid w:val="00DC6F82"/>
    <w:rsid w:val="00DC7014"/>
    <w:rsid w:val="00DD168D"/>
    <w:rsid w:val="00DD4324"/>
    <w:rsid w:val="00DD4455"/>
    <w:rsid w:val="00DD4719"/>
    <w:rsid w:val="00DD5554"/>
    <w:rsid w:val="00DD5624"/>
    <w:rsid w:val="00DD6602"/>
    <w:rsid w:val="00DD7526"/>
    <w:rsid w:val="00DE1968"/>
    <w:rsid w:val="00DE32B3"/>
    <w:rsid w:val="00DE473E"/>
    <w:rsid w:val="00DE500E"/>
    <w:rsid w:val="00DE745B"/>
    <w:rsid w:val="00DF08FB"/>
    <w:rsid w:val="00DF361C"/>
    <w:rsid w:val="00E004E4"/>
    <w:rsid w:val="00E0204D"/>
    <w:rsid w:val="00E0623E"/>
    <w:rsid w:val="00E07EC4"/>
    <w:rsid w:val="00E10687"/>
    <w:rsid w:val="00E108B9"/>
    <w:rsid w:val="00E11568"/>
    <w:rsid w:val="00E11B33"/>
    <w:rsid w:val="00E12701"/>
    <w:rsid w:val="00E1305F"/>
    <w:rsid w:val="00E1365A"/>
    <w:rsid w:val="00E14040"/>
    <w:rsid w:val="00E14BC3"/>
    <w:rsid w:val="00E1559B"/>
    <w:rsid w:val="00E1596B"/>
    <w:rsid w:val="00E16921"/>
    <w:rsid w:val="00E17306"/>
    <w:rsid w:val="00E239C1"/>
    <w:rsid w:val="00E24151"/>
    <w:rsid w:val="00E2710E"/>
    <w:rsid w:val="00E3187A"/>
    <w:rsid w:val="00E31A41"/>
    <w:rsid w:val="00E34AAB"/>
    <w:rsid w:val="00E34BFD"/>
    <w:rsid w:val="00E36277"/>
    <w:rsid w:val="00E362B3"/>
    <w:rsid w:val="00E36483"/>
    <w:rsid w:val="00E36921"/>
    <w:rsid w:val="00E37061"/>
    <w:rsid w:val="00E40E74"/>
    <w:rsid w:val="00E4119B"/>
    <w:rsid w:val="00E4233B"/>
    <w:rsid w:val="00E43C27"/>
    <w:rsid w:val="00E45564"/>
    <w:rsid w:val="00E45F49"/>
    <w:rsid w:val="00E4609E"/>
    <w:rsid w:val="00E462F7"/>
    <w:rsid w:val="00E463F4"/>
    <w:rsid w:val="00E502BD"/>
    <w:rsid w:val="00E50F50"/>
    <w:rsid w:val="00E51DB0"/>
    <w:rsid w:val="00E53C97"/>
    <w:rsid w:val="00E53EBD"/>
    <w:rsid w:val="00E5452F"/>
    <w:rsid w:val="00E566A0"/>
    <w:rsid w:val="00E57B9F"/>
    <w:rsid w:val="00E614B0"/>
    <w:rsid w:val="00E617DE"/>
    <w:rsid w:val="00E62A9F"/>
    <w:rsid w:val="00E63DA1"/>
    <w:rsid w:val="00E64C66"/>
    <w:rsid w:val="00E6656C"/>
    <w:rsid w:val="00E668E2"/>
    <w:rsid w:val="00E66D02"/>
    <w:rsid w:val="00E7178F"/>
    <w:rsid w:val="00E71C1A"/>
    <w:rsid w:val="00E7381A"/>
    <w:rsid w:val="00E75726"/>
    <w:rsid w:val="00E75765"/>
    <w:rsid w:val="00E80D54"/>
    <w:rsid w:val="00E8250D"/>
    <w:rsid w:val="00E8266A"/>
    <w:rsid w:val="00E83C42"/>
    <w:rsid w:val="00E83FA2"/>
    <w:rsid w:val="00E840BD"/>
    <w:rsid w:val="00E84639"/>
    <w:rsid w:val="00E86B26"/>
    <w:rsid w:val="00E871F9"/>
    <w:rsid w:val="00E87EA0"/>
    <w:rsid w:val="00E87F94"/>
    <w:rsid w:val="00E9095F"/>
    <w:rsid w:val="00E91F27"/>
    <w:rsid w:val="00E9238D"/>
    <w:rsid w:val="00E962CA"/>
    <w:rsid w:val="00E96F69"/>
    <w:rsid w:val="00E97287"/>
    <w:rsid w:val="00E9780E"/>
    <w:rsid w:val="00EA0AF9"/>
    <w:rsid w:val="00EA0CD9"/>
    <w:rsid w:val="00EA0EE6"/>
    <w:rsid w:val="00EA1492"/>
    <w:rsid w:val="00EA4AC7"/>
    <w:rsid w:val="00EA5FB0"/>
    <w:rsid w:val="00EA6D05"/>
    <w:rsid w:val="00EA785D"/>
    <w:rsid w:val="00EB0921"/>
    <w:rsid w:val="00EB2185"/>
    <w:rsid w:val="00EB21E8"/>
    <w:rsid w:val="00EB3148"/>
    <w:rsid w:val="00EB3551"/>
    <w:rsid w:val="00EB4337"/>
    <w:rsid w:val="00EB589A"/>
    <w:rsid w:val="00EB5C59"/>
    <w:rsid w:val="00EB682D"/>
    <w:rsid w:val="00EB6BD6"/>
    <w:rsid w:val="00EB6C1D"/>
    <w:rsid w:val="00EB7CAB"/>
    <w:rsid w:val="00EC190B"/>
    <w:rsid w:val="00EC3524"/>
    <w:rsid w:val="00EC363B"/>
    <w:rsid w:val="00EC6B7A"/>
    <w:rsid w:val="00EC7CC7"/>
    <w:rsid w:val="00ED0921"/>
    <w:rsid w:val="00ED0FC2"/>
    <w:rsid w:val="00ED167C"/>
    <w:rsid w:val="00ED3EC5"/>
    <w:rsid w:val="00ED70FC"/>
    <w:rsid w:val="00ED7751"/>
    <w:rsid w:val="00EE01A6"/>
    <w:rsid w:val="00EE0F2F"/>
    <w:rsid w:val="00EE3AFB"/>
    <w:rsid w:val="00EE3F78"/>
    <w:rsid w:val="00EE51CB"/>
    <w:rsid w:val="00EE6D1A"/>
    <w:rsid w:val="00EF3622"/>
    <w:rsid w:val="00EF3F91"/>
    <w:rsid w:val="00EF5C02"/>
    <w:rsid w:val="00EF6DC0"/>
    <w:rsid w:val="00EF76B4"/>
    <w:rsid w:val="00EF76E7"/>
    <w:rsid w:val="00F009DC"/>
    <w:rsid w:val="00F01B13"/>
    <w:rsid w:val="00F02ED9"/>
    <w:rsid w:val="00F03282"/>
    <w:rsid w:val="00F0499D"/>
    <w:rsid w:val="00F05FDA"/>
    <w:rsid w:val="00F110AB"/>
    <w:rsid w:val="00F11BF1"/>
    <w:rsid w:val="00F123EE"/>
    <w:rsid w:val="00F13EBA"/>
    <w:rsid w:val="00F13F11"/>
    <w:rsid w:val="00F15802"/>
    <w:rsid w:val="00F16982"/>
    <w:rsid w:val="00F17C29"/>
    <w:rsid w:val="00F17FFE"/>
    <w:rsid w:val="00F21BB7"/>
    <w:rsid w:val="00F22032"/>
    <w:rsid w:val="00F22D87"/>
    <w:rsid w:val="00F25A3B"/>
    <w:rsid w:val="00F267A9"/>
    <w:rsid w:val="00F306F6"/>
    <w:rsid w:val="00F318F0"/>
    <w:rsid w:val="00F31D2D"/>
    <w:rsid w:val="00F31DC5"/>
    <w:rsid w:val="00F371BC"/>
    <w:rsid w:val="00F40B48"/>
    <w:rsid w:val="00F416C3"/>
    <w:rsid w:val="00F432E7"/>
    <w:rsid w:val="00F44176"/>
    <w:rsid w:val="00F447C1"/>
    <w:rsid w:val="00F44B93"/>
    <w:rsid w:val="00F44E21"/>
    <w:rsid w:val="00F47146"/>
    <w:rsid w:val="00F5108A"/>
    <w:rsid w:val="00F518C5"/>
    <w:rsid w:val="00F5544D"/>
    <w:rsid w:val="00F56843"/>
    <w:rsid w:val="00F56913"/>
    <w:rsid w:val="00F60C2A"/>
    <w:rsid w:val="00F61220"/>
    <w:rsid w:val="00F6151D"/>
    <w:rsid w:val="00F63285"/>
    <w:rsid w:val="00F64327"/>
    <w:rsid w:val="00F64587"/>
    <w:rsid w:val="00F64C9C"/>
    <w:rsid w:val="00F664BE"/>
    <w:rsid w:val="00F67E4E"/>
    <w:rsid w:val="00F71F93"/>
    <w:rsid w:val="00F72176"/>
    <w:rsid w:val="00F722F8"/>
    <w:rsid w:val="00F73CDB"/>
    <w:rsid w:val="00F74656"/>
    <w:rsid w:val="00F74BB3"/>
    <w:rsid w:val="00F75286"/>
    <w:rsid w:val="00F75B8B"/>
    <w:rsid w:val="00F75BBF"/>
    <w:rsid w:val="00F75DE0"/>
    <w:rsid w:val="00F767F4"/>
    <w:rsid w:val="00F76FD6"/>
    <w:rsid w:val="00F81321"/>
    <w:rsid w:val="00F814E5"/>
    <w:rsid w:val="00F815C8"/>
    <w:rsid w:val="00F823C6"/>
    <w:rsid w:val="00F8261E"/>
    <w:rsid w:val="00F838E5"/>
    <w:rsid w:val="00F83CF4"/>
    <w:rsid w:val="00F87229"/>
    <w:rsid w:val="00F87462"/>
    <w:rsid w:val="00F87A70"/>
    <w:rsid w:val="00F91371"/>
    <w:rsid w:val="00F91C1D"/>
    <w:rsid w:val="00F92395"/>
    <w:rsid w:val="00F92B9C"/>
    <w:rsid w:val="00F932B5"/>
    <w:rsid w:val="00F93A9C"/>
    <w:rsid w:val="00F947B7"/>
    <w:rsid w:val="00F95605"/>
    <w:rsid w:val="00F9666C"/>
    <w:rsid w:val="00F96902"/>
    <w:rsid w:val="00F96EBB"/>
    <w:rsid w:val="00F974BC"/>
    <w:rsid w:val="00FA3440"/>
    <w:rsid w:val="00FA3F43"/>
    <w:rsid w:val="00FA50C3"/>
    <w:rsid w:val="00FA6CBB"/>
    <w:rsid w:val="00FA7449"/>
    <w:rsid w:val="00FB0B5E"/>
    <w:rsid w:val="00FB0BD2"/>
    <w:rsid w:val="00FB1A40"/>
    <w:rsid w:val="00FB2B85"/>
    <w:rsid w:val="00FB2E0C"/>
    <w:rsid w:val="00FB2F45"/>
    <w:rsid w:val="00FB3B0E"/>
    <w:rsid w:val="00FB436D"/>
    <w:rsid w:val="00FB4E43"/>
    <w:rsid w:val="00FB5974"/>
    <w:rsid w:val="00FB5D32"/>
    <w:rsid w:val="00FB6DF2"/>
    <w:rsid w:val="00FB74DE"/>
    <w:rsid w:val="00FB7DA2"/>
    <w:rsid w:val="00FC00C7"/>
    <w:rsid w:val="00FC0456"/>
    <w:rsid w:val="00FC0C6F"/>
    <w:rsid w:val="00FC11C9"/>
    <w:rsid w:val="00FC383D"/>
    <w:rsid w:val="00FC5181"/>
    <w:rsid w:val="00FC5437"/>
    <w:rsid w:val="00FD0FD4"/>
    <w:rsid w:val="00FD13A6"/>
    <w:rsid w:val="00FD13CA"/>
    <w:rsid w:val="00FD39C1"/>
    <w:rsid w:val="00FD72CE"/>
    <w:rsid w:val="00FE0C60"/>
    <w:rsid w:val="00FE0CE3"/>
    <w:rsid w:val="00FE0EC1"/>
    <w:rsid w:val="00FE4F98"/>
    <w:rsid w:val="00FE66F6"/>
    <w:rsid w:val="00FF0829"/>
    <w:rsid w:val="00FF4029"/>
    <w:rsid w:val="00FF50E8"/>
    <w:rsid w:val="00FF5C87"/>
    <w:rsid w:val="00FF614F"/>
    <w:rsid w:val="00FF61AB"/>
    <w:rsid w:val="00FF7A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;"/>
  <w14:docId w14:val="2DE44B68"/>
  <w15:chartTrackingRefBased/>
  <w15:docId w15:val="{0B362D2B-90C9-494C-85D9-811B1BBF67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7D74E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BB113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Lijstalinea1">
    <w:name w:val="Lijstalinea1"/>
    <w:basedOn w:val="Standard"/>
    <w:uiPriority w:val="34"/>
    <w:qFormat/>
    <w:rsid w:val="009B4053"/>
    <w:pPr>
      <w:ind w:left="720"/>
      <w:contextualSpacing/>
    </w:pPr>
    <w:rPr>
      <w:rFonts w:ascii="Calibri" w:eastAsia="Times New Roman" w:hAnsi="Calibri" w:cs="Times New Roman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7D74EC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KeinLeerraum">
    <w:name w:val="No Spacing"/>
    <w:link w:val="KeinLeerraumZchn"/>
    <w:uiPriority w:val="1"/>
    <w:qFormat/>
    <w:rsid w:val="00BC071B"/>
    <w:pPr>
      <w:spacing w:after="0" w:line="240" w:lineRule="auto"/>
    </w:pPr>
  </w:style>
  <w:style w:type="paragraph" w:styleId="Listenabsatz">
    <w:name w:val="List Paragraph"/>
    <w:basedOn w:val="Standard"/>
    <w:uiPriority w:val="34"/>
    <w:qFormat/>
    <w:rsid w:val="00C57BAD"/>
    <w:pPr>
      <w:ind w:left="720"/>
      <w:contextualSpacing/>
    </w:pPr>
  </w:style>
  <w:style w:type="paragraph" w:customStyle="1" w:styleId="Geenafstand1">
    <w:name w:val="Geen afstand1"/>
    <w:link w:val="GeenafstandChar"/>
    <w:uiPriority w:val="1"/>
    <w:qFormat/>
    <w:rsid w:val="007D570C"/>
    <w:pPr>
      <w:spacing w:after="0" w:line="240" w:lineRule="auto"/>
    </w:pPr>
    <w:rPr>
      <w:rFonts w:ascii="Calibri" w:eastAsia="Times New Roman" w:hAnsi="Calibri" w:cs="Times New Roman"/>
    </w:rPr>
  </w:style>
  <w:style w:type="character" w:customStyle="1" w:styleId="GeenafstandChar">
    <w:name w:val="Geen afstand Char"/>
    <w:basedOn w:val="Absatz-Standardschriftart"/>
    <w:link w:val="Geenafstand1"/>
    <w:uiPriority w:val="1"/>
    <w:rsid w:val="007D570C"/>
    <w:rPr>
      <w:rFonts w:ascii="Calibri" w:eastAsia="Times New Roman" w:hAnsi="Calibri" w:cs="Times New Roman"/>
    </w:rPr>
  </w:style>
  <w:style w:type="paragraph" w:customStyle="1" w:styleId="EndNoteBibliographyTitle">
    <w:name w:val="EndNote Bibliography Title"/>
    <w:basedOn w:val="Standard"/>
    <w:link w:val="EndNoteBibliographyTitleChar"/>
    <w:rsid w:val="00255D2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255D2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Standard"/>
    <w:link w:val="EndNoteBibliographyChar"/>
    <w:rsid w:val="00255D29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bsatz-Standardschriftart"/>
    <w:link w:val="EndNoteBibliography"/>
    <w:rsid w:val="00255D29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Absatz-Standardschriftart"/>
    <w:uiPriority w:val="99"/>
    <w:unhideWhenUsed/>
    <w:rsid w:val="00255D29"/>
    <w:rPr>
      <w:color w:val="0563C1" w:themeColor="hyperlink"/>
      <w:u w:val="singl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40E7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40E7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40E74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40E7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40E74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40E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40E74"/>
    <w:rPr>
      <w:rFonts w:ascii="Segoe UI" w:hAnsi="Segoe UI" w:cs="Segoe UI"/>
      <w:sz w:val="18"/>
      <w:szCs w:val="18"/>
    </w:rPr>
  </w:style>
  <w:style w:type="table" w:styleId="Tabellenraster">
    <w:name w:val="Table Grid"/>
    <w:basedOn w:val="NormaleTabelle"/>
    <w:uiPriority w:val="39"/>
    <w:rsid w:val="00EB355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1324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32464"/>
  </w:style>
  <w:style w:type="paragraph" w:styleId="Fuzeile">
    <w:name w:val="footer"/>
    <w:basedOn w:val="Standard"/>
    <w:link w:val="FuzeileZchn"/>
    <w:uiPriority w:val="99"/>
    <w:unhideWhenUsed/>
    <w:rsid w:val="001324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32464"/>
  </w:style>
  <w:style w:type="character" w:customStyle="1" w:styleId="grame">
    <w:name w:val="grame"/>
    <w:basedOn w:val="Absatz-Standardschriftart"/>
    <w:rsid w:val="00E11B33"/>
  </w:style>
  <w:style w:type="paragraph" w:styleId="StandardWeb">
    <w:name w:val="Normal (Web)"/>
    <w:basedOn w:val="Standard"/>
    <w:uiPriority w:val="99"/>
    <w:unhideWhenUsed/>
    <w:rsid w:val="006718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ett">
    <w:name w:val="Strong"/>
    <w:basedOn w:val="Absatz-Standardschriftart"/>
    <w:uiPriority w:val="22"/>
    <w:qFormat/>
    <w:rsid w:val="006718B6"/>
    <w:rPr>
      <w:b/>
      <w:bCs/>
    </w:rPr>
  </w:style>
  <w:style w:type="character" w:styleId="Hervorhebung">
    <w:name w:val="Emphasis"/>
    <w:basedOn w:val="Absatz-Standardschriftart"/>
    <w:uiPriority w:val="20"/>
    <w:qFormat/>
    <w:rsid w:val="006718B6"/>
    <w:rPr>
      <w:i/>
      <w:iCs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BB113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st">
    <w:name w:val="st"/>
    <w:basedOn w:val="Absatz-Standardschriftart"/>
    <w:rsid w:val="009F4BE7"/>
  </w:style>
  <w:style w:type="paragraph" w:styleId="NurText">
    <w:name w:val="Plain Text"/>
    <w:basedOn w:val="Standard"/>
    <w:link w:val="NurTextZchn"/>
    <w:uiPriority w:val="99"/>
    <w:unhideWhenUsed/>
    <w:rsid w:val="00834B46"/>
    <w:pPr>
      <w:spacing w:after="0" w:line="240" w:lineRule="auto"/>
    </w:pPr>
    <w:rPr>
      <w:rFonts w:ascii="Calibri" w:eastAsia="Calibri" w:hAnsi="Calibri" w:cs="Times New Roman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rsid w:val="00834B46"/>
    <w:rPr>
      <w:rFonts w:ascii="Calibri" w:eastAsia="Calibri" w:hAnsi="Calibri" w:cs="Times New Roman"/>
      <w:szCs w:val="21"/>
    </w:rPr>
  </w:style>
  <w:style w:type="character" w:customStyle="1" w:styleId="current-selection">
    <w:name w:val="current-selection"/>
    <w:basedOn w:val="Absatz-Standardschriftart"/>
    <w:rsid w:val="000A2105"/>
  </w:style>
  <w:style w:type="paragraph" w:styleId="berarbeitung">
    <w:name w:val="Revision"/>
    <w:hidden/>
    <w:uiPriority w:val="99"/>
    <w:semiHidden/>
    <w:rsid w:val="00432FCC"/>
    <w:pPr>
      <w:spacing w:after="0" w:line="240" w:lineRule="auto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482019"/>
  </w:style>
  <w:style w:type="character" w:styleId="BesuchterLink">
    <w:name w:val="FollowedHyperlink"/>
    <w:basedOn w:val="Absatz-Standardschriftart"/>
    <w:uiPriority w:val="99"/>
    <w:semiHidden/>
    <w:unhideWhenUsed/>
    <w:rsid w:val="003C1D6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41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71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187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363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049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70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91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671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81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61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3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1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525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108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222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46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255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51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64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292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867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22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53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261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950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019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509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942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037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106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751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679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24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17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285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444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312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024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848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3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6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2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34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3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0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44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52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1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22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9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30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8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5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49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879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272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71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702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213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243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88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22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9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4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66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25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73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8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80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6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424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73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515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95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550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754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61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749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67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36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04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Lee01</b:Tag>
    <b:SourceType>JournalArticle</b:SourceType>
    <b:Guid>{5E7E6EE1-A7F9-4381-9AA8-3AB2ED464554}</b:Guid>
    <b:Title>Relationship of empathy to appraisal, depression, life satisfaction, and physical health in informal caregivers of older adults</b:Title>
    <b:Year>2001</b:Year>
    <b:Pages>44-56</b:Pages>
    <b:Author>
      <b:Author>
        <b:NameList>
          <b:Person>
            <b:Last>Lee</b:Last>
            <b:First>H.</b:First>
            <b:Middle>S.</b:Middle>
          </b:Person>
          <b:Person>
            <b:Last>Brennan</b:Last>
            <b:First>P.</b:First>
            <b:Middle>F.</b:Middle>
          </b:Person>
          <b:Person>
            <b:Last>Daly</b:Last>
            <b:First>B.</b:First>
            <b:Middle>J.</b:Middle>
          </b:Person>
        </b:NameList>
      </b:Author>
    </b:Author>
    <b:JournalName>Research in Nursing &amp; Health</b:JournalName>
    <b:Volume>24</b:Volume>
    <b:RefOrder>2</b:RefOrder>
  </b:Source>
  <b:Source>
    <b:Tag>Ast91</b:Tag>
    <b:SourceType>JournalArticle</b:SourceType>
    <b:Guid>{9254482F-3F38-48B7-90B0-87D4F12944BD}</b:Guid>
    <b:Author>
      <b:Author>
        <b:NameList>
          <b:Person>
            <b:Last>Aström</b:Last>
            <b:First>S.</b:First>
          </b:Person>
        </b:NameList>
      </b:Author>
    </b:Author>
    <b:Title>Staff burnout in dementia care - relations to empathy and attitudes</b:Title>
    <b:JournalName>International Journal of Nursing Studies</b:JournalName>
    <b:Year>1991</b:Year>
    <b:Pages>65-75</b:Pages>
    <b:Volume>28</b:Volume>
    <b:Issue>1</b:Issue>
    <b:RefOrder>3</b:RefOrder>
  </b:Source>
  <b:Source>
    <b:Tag>Bom12</b:Tag>
    <b:SourceType>JournalArticle</b:SourceType>
    <b:Guid>{63311A72-A26B-47FA-BCF8-E85764E4EDA8}</b:Guid>
    <b:Author>
      <b:Author>
        <b:NameList>
          <b:Person>
            <b:Last>Bomin</b:Last>
            <b:First>S.</b:First>
          </b:Person>
          <b:Person>
            <b:Last>Barroso</b:Last>
            <b:First>J.</b:First>
          </b:Person>
          <b:Person>
            <b:Last>Davis</b:Last>
            <b:First>L.</b:First>
            <b:Middle>L.</b:Middle>
          </b:Person>
        </b:NameList>
      </b:Author>
    </b:Author>
    <b:Title>A comparative qualitative analysis of stories of spousal caregivers of people with dementia: negative, ambivalent, and positive experiences</b:Title>
    <b:JournalName>International Journal of Nursing Studies</b:JournalName>
    <b:Year>2012</b:Year>
    <b:Pages>220-229</b:Pages>
    <b:Volume>49</b:Volume>
    <b:RefOrder>4</b:RefOrder>
  </b:Source>
  <b:Source>
    <b:Tag>Bat07</b:Tag>
    <b:SourceType>JournalArticle</b:SourceType>
    <b:Guid>{FE0B6358-09AF-449C-81E1-79BCB2A06EA3}</b:Guid>
    <b:Author>
      <b:Author>
        <b:NameList>
          <b:Person>
            <b:Last>Batson</b:Last>
            <b:First>C.</b:First>
            <b:Middle>D.</b:Middle>
          </b:Person>
          <b:Person>
            <b:Last>Eklund</b:Last>
            <b:First>J.</b:First>
            <b:Middle>H.</b:Middle>
          </b:Person>
          <b:Person>
            <b:Last>Chermok</b:Last>
            <b:First>V.</b:First>
            <b:Middle>L.</b:Middle>
          </b:Person>
          <b:Person>
            <b:Last>Hoyt</b:Last>
            <b:First>J.</b:First>
            <b:Middle>L.</b:Middle>
          </b:Person>
          <b:Person>
            <b:Last>Ortiz</b:Last>
            <b:First>B.</b:First>
            <b:Middle>G.</b:Middle>
          </b:Person>
        </b:NameList>
      </b:Author>
    </b:Author>
    <b:Title>An additional antecedent of empathic concern: Valuing the welfare of the person in need</b:Title>
    <b:JournalName>Journal of Personality and Social Psychology</b:JournalName>
    <b:Year>2007</b:Year>
    <b:Pages>65-74</b:Pages>
    <b:Volume>93</b:Volume>
    <b:Issue>1</b:Issue>
    <b:RefOrder>1</b:RefOrder>
  </b:Source>
</b:Sources>
</file>

<file path=customXml/itemProps1.xml><?xml version="1.0" encoding="utf-8"?>
<ds:datastoreItem xmlns:ds="http://schemas.openxmlformats.org/officeDocument/2006/customXml" ds:itemID="{4FE36FAD-30E2-4CCE-ACAE-81083B8BF4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288</Words>
  <Characters>8120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ilburg University</Company>
  <LinksUpToDate>false</LinksUpToDate>
  <CharactersWithSpaces>93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.H. Jutten</dc:creator>
  <cp:keywords/>
  <dc:description/>
  <cp:lastModifiedBy>Kathrin Schuetz</cp:lastModifiedBy>
  <cp:revision>9</cp:revision>
  <cp:lastPrinted>2018-11-15T10:08:00Z</cp:lastPrinted>
  <dcterms:created xsi:type="dcterms:W3CDTF">2018-10-15T12:20:00Z</dcterms:created>
  <dcterms:modified xsi:type="dcterms:W3CDTF">2018-11-16T09:25:00Z</dcterms:modified>
</cp:coreProperties>
</file>